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302268"/>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8302269"/>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302270"/>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342957EC" w14:textId="1C90B4C7" w:rsidR="001D358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302268" w:history="1">
            <w:r w:rsidR="001D358E" w:rsidRPr="0050338C">
              <w:rPr>
                <w:rStyle w:val="af1"/>
                <w:rFonts w:hint="eastAsia"/>
                <w:noProof/>
              </w:rPr>
              <w:t>摘要</w:t>
            </w:r>
            <w:r w:rsidR="001D358E">
              <w:rPr>
                <w:noProof/>
                <w:webHidden/>
              </w:rPr>
              <w:tab/>
            </w:r>
            <w:r w:rsidR="001D358E">
              <w:rPr>
                <w:noProof/>
                <w:webHidden/>
              </w:rPr>
              <w:fldChar w:fldCharType="begin"/>
            </w:r>
            <w:r w:rsidR="001D358E">
              <w:rPr>
                <w:noProof/>
                <w:webHidden/>
              </w:rPr>
              <w:instrText xml:space="preserve"> PAGEREF _Toc198302268 \h </w:instrText>
            </w:r>
            <w:r w:rsidR="001D358E">
              <w:rPr>
                <w:noProof/>
                <w:webHidden/>
              </w:rPr>
            </w:r>
            <w:r w:rsidR="001D358E">
              <w:rPr>
                <w:noProof/>
                <w:webHidden/>
              </w:rPr>
              <w:fldChar w:fldCharType="separate"/>
            </w:r>
            <w:r w:rsidR="001D358E">
              <w:rPr>
                <w:noProof/>
                <w:webHidden/>
              </w:rPr>
              <w:t>1</w:t>
            </w:r>
            <w:r w:rsidR="001D358E">
              <w:rPr>
                <w:noProof/>
                <w:webHidden/>
              </w:rPr>
              <w:fldChar w:fldCharType="end"/>
            </w:r>
          </w:hyperlink>
        </w:p>
        <w:p w14:paraId="311ED9EB" w14:textId="2B628875" w:rsidR="001D358E" w:rsidRDefault="001D358E">
          <w:pPr>
            <w:pStyle w:val="11"/>
            <w:tabs>
              <w:tab w:val="right" w:leader="dot" w:pos="8296"/>
            </w:tabs>
            <w:ind w:firstLine="480"/>
            <w:rPr>
              <w:rFonts w:asciiTheme="minorHAnsi" w:eastAsiaTheme="minorEastAsia" w:hAnsiTheme="minorHAnsi"/>
              <w:noProof/>
            </w:rPr>
          </w:pPr>
          <w:hyperlink w:anchor="_Toc198302269" w:history="1">
            <w:r w:rsidRPr="0050338C">
              <w:rPr>
                <w:rStyle w:val="af1"/>
                <w:noProof/>
              </w:rPr>
              <w:t>Abstract</w:t>
            </w:r>
            <w:r>
              <w:rPr>
                <w:noProof/>
                <w:webHidden/>
              </w:rPr>
              <w:tab/>
            </w:r>
            <w:r>
              <w:rPr>
                <w:noProof/>
                <w:webHidden/>
              </w:rPr>
              <w:fldChar w:fldCharType="begin"/>
            </w:r>
            <w:r>
              <w:rPr>
                <w:noProof/>
                <w:webHidden/>
              </w:rPr>
              <w:instrText xml:space="preserve"> PAGEREF _Toc198302269 \h </w:instrText>
            </w:r>
            <w:r>
              <w:rPr>
                <w:noProof/>
                <w:webHidden/>
              </w:rPr>
            </w:r>
            <w:r>
              <w:rPr>
                <w:noProof/>
                <w:webHidden/>
              </w:rPr>
              <w:fldChar w:fldCharType="separate"/>
            </w:r>
            <w:r>
              <w:rPr>
                <w:noProof/>
                <w:webHidden/>
              </w:rPr>
              <w:t>2</w:t>
            </w:r>
            <w:r>
              <w:rPr>
                <w:noProof/>
                <w:webHidden/>
              </w:rPr>
              <w:fldChar w:fldCharType="end"/>
            </w:r>
          </w:hyperlink>
        </w:p>
        <w:p w14:paraId="079AD667" w14:textId="461FF0F3" w:rsidR="001D358E" w:rsidRDefault="001D358E">
          <w:pPr>
            <w:pStyle w:val="11"/>
            <w:tabs>
              <w:tab w:val="right" w:leader="dot" w:pos="8296"/>
            </w:tabs>
            <w:ind w:firstLine="480"/>
            <w:rPr>
              <w:rFonts w:asciiTheme="minorHAnsi" w:eastAsiaTheme="minorEastAsia" w:hAnsiTheme="minorHAnsi"/>
              <w:noProof/>
            </w:rPr>
          </w:pPr>
          <w:hyperlink w:anchor="_Toc198302270" w:history="1">
            <w:r w:rsidRPr="0050338C">
              <w:rPr>
                <w:rStyle w:val="af1"/>
                <w:rFonts w:hint="eastAsia"/>
                <w:noProof/>
              </w:rPr>
              <w:t>致謝</w:t>
            </w:r>
            <w:r>
              <w:rPr>
                <w:noProof/>
                <w:webHidden/>
              </w:rPr>
              <w:tab/>
            </w:r>
            <w:r>
              <w:rPr>
                <w:noProof/>
                <w:webHidden/>
              </w:rPr>
              <w:fldChar w:fldCharType="begin"/>
            </w:r>
            <w:r>
              <w:rPr>
                <w:noProof/>
                <w:webHidden/>
              </w:rPr>
              <w:instrText xml:space="preserve"> PAGEREF _Toc198302270 \h </w:instrText>
            </w:r>
            <w:r>
              <w:rPr>
                <w:noProof/>
                <w:webHidden/>
              </w:rPr>
            </w:r>
            <w:r>
              <w:rPr>
                <w:noProof/>
                <w:webHidden/>
              </w:rPr>
              <w:fldChar w:fldCharType="separate"/>
            </w:r>
            <w:r>
              <w:rPr>
                <w:noProof/>
                <w:webHidden/>
              </w:rPr>
              <w:t>3</w:t>
            </w:r>
            <w:r>
              <w:rPr>
                <w:noProof/>
                <w:webHidden/>
              </w:rPr>
              <w:fldChar w:fldCharType="end"/>
            </w:r>
          </w:hyperlink>
        </w:p>
        <w:p w14:paraId="5A1FF293" w14:textId="1B9319D1" w:rsidR="001D358E" w:rsidRDefault="001D358E">
          <w:pPr>
            <w:pStyle w:val="11"/>
            <w:tabs>
              <w:tab w:val="right" w:leader="dot" w:pos="8296"/>
            </w:tabs>
            <w:ind w:firstLine="480"/>
            <w:rPr>
              <w:rFonts w:asciiTheme="minorHAnsi" w:eastAsiaTheme="minorEastAsia" w:hAnsiTheme="minorHAnsi"/>
              <w:noProof/>
            </w:rPr>
          </w:pPr>
          <w:hyperlink w:anchor="_Toc198302271" w:history="1">
            <w:r w:rsidRPr="0050338C">
              <w:rPr>
                <w:rStyle w:val="af1"/>
                <w:rFonts w:hint="eastAsia"/>
                <w:noProof/>
              </w:rPr>
              <w:t>第一章、緒論</w:t>
            </w:r>
            <w:r>
              <w:rPr>
                <w:noProof/>
                <w:webHidden/>
              </w:rPr>
              <w:tab/>
            </w:r>
            <w:r>
              <w:rPr>
                <w:noProof/>
                <w:webHidden/>
              </w:rPr>
              <w:fldChar w:fldCharType="begin"/>
            </w:r>
            <w:r>
              <w:rPr>
                <w:noProof/>
                <w:webHidden/>
              </w:rPr>
              <w:instrText xml:space="preserve"> PAGEREF _Toc198302271 \h </w:instrText>
            </w:r>
            <w:r>
              <w:rPr>
                <w:noProof/>
                <w:webHidden/>
              </w:rPr>
            </w:r>
            <w:r>
              <w:rPr>
                <w:noProof/>
                <w:webHidden/>
              </w:rPr>
              <w:fldChar w:fldCharType="separate"/>
            </w:r>
            <w:r>
              <w:rPr>
                <w:noProof/>
                <w:webHidden/>
              </w:rPr>
              <w:t>8</w:t>
            </w:r>
            <w:r>
              <w:rPr>
                <w:noProof/>
                <w:webHidden/>
              </w:rPr>
              <w:fldChar w:fldCharType="end"/>
            </w:r>
          </w:hyperlink>
        </w:p>
        <w:p w14:paraId="16A9E458" w14:textId="0389C297" w:rsidR="001D358E" w:rsidRDefault="001D358E">
          <w:pPr>
            <w:pStyle w:val="21"/>
            <w:tabs>
              <w:tab w:val="right" w:leader="dot" w:pos="8296"/>
            </w:tabs>
            <w:ind w:firstLine="480"/>
            <w:rPr>
              <w:rFonts w:asciiTheme="minorHAnsi" w:eastAsiaTheme="minorEastAsia" w:hAnsiTheme="minorHAnsi"/>
              <w:noProof/>
            </w:rPr>
          </w:pPr>
          <w:hyperlink w:anchor="_Toc198302272" w:history="1">
            <w:r w:rsidRPr="0050338C">
              <w:rPr>
                <w:rStyle w:val="af1"/>
                <w:noProof/>
              </w:rPr>
              <w:t xml:space="preserve">1.1 </w:t>
            </w:r>
            <w:r w:rsidRPr="0050338C">
              <w:rPr>
                <w:rStyle w:val="af1"/>
                <w:rFonts w:hint="eastAsia"/>
                <w:noProof/>
              </w:rPr>
              <w:t>研究背景與動機</w:t>
            </w:r>
            <w:r>
              <w:rPr>
                <w:noProof/>
                <w:webHidden/>
              </w:rPr>
              <w:tab/>
            </w:r>
            <w:r>
              <w:rPr>
                <w:noProof/>
                <w:webHidden/>
              </w:rPr>
              <w:fldChar w:fldCharType="begin"/>
            </w:r>
            <w:r>
              <w:rPr>
                <w:noProof/>
                <w:webHidden/>
              </w:rPr>
              <w:instrText xml:space="preserve"> PAGEREF _Toc198302272 \h </w:instrText>
            </w:r>
            <w:r>
              <w:rPr>
                <w:noProof/>
                <w:webHidden/>
              </w:rPr>
            </w:r>
            <w:r>
              <w:rPr>
                <w:noProof/>
                <w:webHidden/>
              </w:rPr>
              <w:fldChar w:fldCharType="separate"/>
            </w:r>
            <w:r>
              <w:rPr>
                <w:noProof/>
                <w:webHidden/>
              </w:rPr>
              <w:t>8</w:t>
            </w:r>
            <w:r>
              <w:rPr>
                <w:noProof/>
                <w:webHidden/>
              </w:rPr>
              <w:fldChar w:fldCharType="end"/>
            </w:r>
          </w:hyperlink>
        </w:p>
        <w:p w14:paraId="0EA9CFE0" w14:textId="63B887A7" w:rsidR="001D358E" w:rsidRDefault="001D358E">
          <w:pPr>
            <w:pStyle w:val="21"/>
            <w:tabs>
              <w:tab w:val="right" w:leader="dot" w:pos="8296"/>
            </w:tabs>
            <w:ind w:firstLine="480"/>
            <w:rPr>
              <w:rFonts w:asciiTheme="minorHAnsi" w:eastAsiaTheme="minorEastAsia" w:hAnsiTheme="minorHAnsi"/>
              <w:noProof/>
            </w:rPr>
          </w:pPr>
          <w:hyperlink w:anchor="_Toc198302273" w:history="1">
            <w:r w:rsidRPr="0050338C">
              <w:rPr>
                <w:rStyle w:val="af1"/>
                <w:noProof/>
              </w:rPr>
              <w:t xml:space="preserve">1.2 </w:t>
            </w:r>
            <w:r w:rsidRPr="0050338C">
              <w:rPr>
                <w:rStyle w:val="af1"/>
                <w:rFonts w:hint="eastAsia"/>
                <w:noProof/>
              </w:rPr>
              <w:t>研究問題與目的</w:t>
            </w:r>
            <w:r>
              <w:rPr>
                <w:noProof/>
                <w:webHidden/>
              </w:rPr>
              <w:tab/>
            </w:r>
            <w:r>
              <w:rPr>
                <w:noProof/>
                <w:webHidden/>
              </w:rPr>
              <w:fldChar w:fldCharType="begin"/>
            </w:r>
            <w:r>
              <w:rPr>
                <w:noProof/>
                <w:webHidden/>
              </w:rPr>
              <w:instrText xml:space="preserve"> PAGEREF _Toc198302273 \h </w:instrText>
            </w:r>
            <w:r>
              <w:rPr>
                <w:noProof/>
                <w:webHidden/>
              </w:rPr>
            </w:r>
            <w:r>
              <w:rPr>
                <w:noProof/>
                <w:webHidden/>
              </w:rPr>
              <w:fldChar w:fldCharType="separate"/>
            </w:r>
            <w:r>
              <w:rPr>
                <w:noProof/>
                <w:webHidden/>
              </w:rPr>
              <w:t>8</w:t>
            </w:r>
            <w:r>
              <w:rPr>
                <w:noProof/>
                <w:webHidden/>
              </w:rPr>
              <w:fldChar w:fldCharType="end"/>
            </w:r>
          </w:hyperlink>
        </w:p>
        <w:p w14:paraId="239877ED" w14:textId="55810025" w:rsidR="001D358E" w:rsidRDefault="001D358E">
          <w:pPr>
            <w:pStyle w:val="21"/>
            <w:tabs>
              <w:tab w:val="right" w:leader="dot" w:pos="8296"/>
            </w:tabs>
            <w:ind w:firstLine="480"/>
            <w:rPr>
              <w:rFonts w:asciiTheme="minorHAnsi" w:eastAsiaTheme="minorEastAsia" w:hAnsiTheme="minorHAnsi"/>
              <w:noProof/>
            </w:rPr>
          </w:pPr>
          <w:hyperlink w:anchor="_Toc198302274" w:history="1">
            <w:r w:rsidRPr="0050338C">
              <w:rPr>
                <w:rStyle w:val="af1"/>
                <w:noProof/>
              </w:rPr>
              <w:t xml:space="preserve">1.3 </w:t>
            </w:r>
            <w:r w:rsidRPr="0050338C">
              <w:rPr>
                <w:rStyle w:val="af1"/>
                <w:rFonts w:hint="eastAsia"/>
                <w:noProof/>
              </w:rPr>
              <w:t>研究範圍與流程</w:t>
            </w:r>
            <w:r>
              <w:rPr>
                <w:noProof/>
                <w:webHidden/>
              </w:rPr>
              <w:tab/>
            </w:r>
            <w:r>
              <w:rPr>
                <w:noProof/>
                <w:webHidden/>
              </w:rPr>
              <w:fldChar w:fldCharType="begin"/>
            </w:r>
            <w:r>
              <w:rPr>
                <w:noProof/>
                <w:webHidden/>
              </w:rPr>
              <w:instrText xml:space="preserve"> PAGEREF _Toc198302274 \h </w:instrText>
            </w:r>
            <w:r>
              <w:rPr>
                <w:noProof/>
                <w:webHidden/>
              </w:rPr>
            </w:r>
            <w:r>
              <w:rPr>
                <w:noProof/>
                <w:webHidden/>
              </w:rPr>
              <w:fldChar w:fldCharType="separate"/>
            </w:r>
            <w:r>
              <w:rPr>
                <w:noProof/>
                <w:webHidden/>
              </w:rPr>
              <w:t>9</w:t>
            </w:r>
            <w:r>
              <w:rPr>
                <w:noProof/>
                <w:webHidden/>
              </w:rPr>
              <w:fldChar w:fldCharType="end"/>
            </w:r>
          </w:hyperlink>
        </w:p>
        <w:p w14:paraId="2B3D97BD" w14:textId="29C4964D" w:rsidR="001D358E" w:rsidRDefault="001D358E">
          <w:pPr>
            <w:pStyle w:val="21"/>
            <w:tabs>
              <w:tab w:val="right" w:leader="dot" w:pos="8296"/>
            </w:tabs>
            <w:ind w:firstLine="480"/>
            <w:rPr>
              <w:rFonts w:asciiTheme="minorHAnsi" w:eastAsiaTheme="minorEastAsia" w:hAnsiTheme="minorHAnsi"/>
              <w:noProof/>
            </w:rPr>
          </w:pPr>
          <w:hyperlink w:anchor="_Toc198302275" w:history="1">
            <w:r w:rsidRPr="0050338C">
              <w:rPr>
                <w:rStyle w:val="af1"/>
                <w:noProof/>
              </w:rPr>
              <w:t xml:space="preserve">1.4 </w:t>
            </w:r>
            <w:r w:rsidRPr="0050338C">
              <w:rPr>
                <w:rStyle w:val="af1"/>
                <w:rFonts w:hint="eastAsia"/>
                <w:noProof/>
              </w:rPr>
              <w:t>論文架構</w:t>
            </w:r>
            <w:r>
              <w:rPr>
                <w:noProof/>
                <w:webHidden/>
              </w:rPr>
              <w:tab/>
            </w:r>
            <w:r>
              <w:rPr>
                <w:noProof/>
                <w:webHidden/>
              </w:rPr>
              <w:fldChar w:fldCharType="begin"/>
            </w:r>
            <w:r>
              <w:rPr>
                <w:noProof/>
                <w:webHidden/>
              </w:rPr>
              <w:instrText xml:space="preserve"> PAGEREF _Toc198302275 \h </w:instrText>
            </w:r>
            <w:r>
              <w:rPr>
                <w:noProof/>
                <w:webHidden/>
              </w:rPr>
            </w:r>
            <w:r>
              <w:rPr>
                <w:noProof/>
                <w:webHidden/>
              </w:rPr>
              <w:fldChar w:fldCharType="separate"/>
            </w:r>
            <w:r>
              <w:rPr>
                <w:noProof/>
                <w:webHidden/>
              </w:rPr>
              <w:t>9</w:t>
            </w:r>
            <w:r>
              <w:rPr>
                <w:noProof/>
                <w:webHidden/>
              </w:rPr>
              <w:fldChar w:fldCharType="end"/>
            </w:r>
          </w:hyperlink>
        </w:p>
        <w:p w14:paraId="74F302ED" w14:textId="33D54F98" w:rsidR="001D358E" w:rsidRDefault="001D358E">
          <w:pPr>
            <w:pStyle w:val="11"/>
            <w:tabs>
              <w:tab w:val="right" w:leader="dot" w:pos="8296"/>
            </w:tabs>
            <w:ind w:firstLine="480"/>
            <w:rPr>
              <w:rFonts w:asciiTheme="minorHAnsi" w:eastAsiaTheme="minorEastAsia" w:hAnsiTheme="minorHAnsi"/>
              <w:noProof/>
            </w:rPr>
          </w:pPr>
          <w:hyperlink w:anchor="_Toc198302276" w:history="1">
            <w:r w:rsidRPr="0050338C">
              <w:rPr>
                <w:rStyle w:val="af1"/>
                <w:rFonts w:hint="eastAsia"/>
                <w:noProof/>
              </w:rPr>
              <w:t>第二章、文獻探討</w:t>
            </w:r>
            <w:r>
              <w:rPr>
                <w:noProof/>
                <w:webHidden/>
              </w:rPr>
              <w:tab/>
            </w:r>
            <w:r>
              <w:rPr>
                <w:noProof/>
                <w:webHidden/>
              </w:rPr>
              <w:fldChar w:fldCharType="begin"/>
            </w:r>
            <w:r>
              <w:rPr>
                <w:noProof/>
                <w:webHidden/>
              </w:rPr>
              <w:instrText xml:space="preserve"> PAGEREF _Toc198302276 \h </w:instrText>
            </w:r>
            <w:r>
              <w:rPr>
                <w:noProof/>
                <w:webHidden/>
              </w:rPr>
            </w:r>
            <w:r>
              <w:rPr>
                <w:noProof/>
                <w:webHidden/>
              </w:rPr>
              <w:fldChar w:fldCharType="separate"/>
            </w:r>
            <w:r>
              <w:rPr>
                <w:noProof/>
                <w:webHidden/>
              </w:rPr>
              <w:t>10</w:t>
            </w:r>
            <w:r>
              <w:rPr>
                <w:noProof/>
                <w:webHidden/>
              </w:rPr>
              <w:fldChar w:fldCharType="end"/>
            </w:r>
          </w:hyperlink>
        </w:p>
        <w:p w14:paraId="29C43310" w14:textId="06E602A1" w:rsidR="001D358E" w:rsidRDefault="001D358E">
          <w:pPr>
            <w:pStyle w:val="21"/>
            <w:tabs>
              <w:tab w:val="right" w:leader="dot" w:pos="8296"/>
            </w:tabs>
            <w:ind w:firstLine="480"/>
            <w:rPr>
              <w:rFonts w:asciiTheme="minorHAnsi" w:eastAsiaTheme="minorEastAsia" w:hAnsiTheme="minorHAnsi"/>
              <w:noProof/>
            </w:rPr>
          </w:pPr>
          <w:hyperlink w:anchor="_Toc198302277" w:history="1">
            <w:r w:rsidRPr="0050338C">
              <w:rPr>
                <w:rStyle w:val="af1"/>
                <w:noProof/>
              </w:rPr>
              <w:t>2.1</w:t>
            </w:r>
            <w:r>
              <w:rPr>
                <w:noProof/>
                <w:webHidden/>
              </w:rPr>
              <w:tab/>
            </w:r>
            <w:r>
              <w:rPr>
                <w:noProof/>
                <w:webHidden/>
              </w:rPr>
              <w:fldChar w:fldCharType="begin"/>
            </w:r>
            <w:r>
              <w:rPr>
                <w:noProof/>
                <w:webHidden/>
              </w:rPr>
              <w:instrText xml:space="preserve"> PAGEREF _Toc198302277 \h </w:instrText>
            </w:r>
            <w:r>
              <w:rPr>
                <w:noProof/>
                <w:webHidden/>
              </w:rPr>
            </w:r>
            <w:r>
              <w:rPr>
                <w:noProof/>
                <w:webHidden/>
              </w:rPr>
              <w:fldChar w:fldCharType="separate"/>
            </w:r>
            <w:r>
              <w:rPr>
                <w:noProof/>
                <w:webHidden/>
              </w:rPr>
              <w:t>10</w:t>
            </w:r>
            <w:r>
              <w:rPr>
                <w:noProof/>
                <w:webHidden/>
              </w:rPr>
              <w:fldChar w:fldCharType="end"/>
            </w:r>
          </w:hyperlink>
        </w:p>
        <w:p w14:paraId="66E7B51E" w14:textId="67FA88AF" w:rsidR="001D358E" w:rsidRDefault="001D358E">
          <w:pPr>
            <w:pStyle w:val="11"/>
            <w:tabs>
              <w:tab w:val="right" w:leader="dot" w:pos="8296"/>
            </w:tabs>
            <w:ind w:firstLine="480"/>
            <w:rPr>
              <w:rFonts w:asciiTheme="minorHAnsi" w:eastAsiaTheme="minorEastAsia" w:hAnsiTheme="minorHAnsi"/>
              <w:noProof/>
            </w:rPr>
          </w:pPr>
          <w:hyperlink w:anchor="_Toc198302278" w:history="1">
            <w:r w:rsidRPr="0050338C">
              <w:rPr>
                <w:rStyle w:val="af1"/>
                <w:rFonts w:hint="eastAsia"/>
                <w:noProof/>
              </w:rPr>
              <w:t>第三章、研究方法與架構</w:t>
            </w:r>
            <w:r>
              <w:rPr>
                <w:noProof/>
                <w:webHidden/>
              </w:rPr>
              <w:tab/>
            </w:r>
            <w:r>
              <w:rPr>
                <w:noProof/>
                <w:webHidden/>
              </w:rPr>
              <w:fldChar w:fldCharType="begin"/>
            </w:r>
            <w:r>
              <w:rPr>
                <w:noProof/>
                <w:webHidden/>
              </w:rPr>
              <w:instrText xml:space="preserve"> PAGEREF _Toc198302278 \h </w:instrText>
            </w:r>
            <w:r>
              <w:rPr>
                <w:noProof/>
                <w:webHidden/>
              </w:rPr>
            </w:r>
            <w:r>
              <w:rPr>
                <w:noProof/>
                <w:webHidden/>
              </w:rPr>
              <w:fldChar w:fldCharType="separate"/>
            </w:r>
            <w:r>
              <w:rPr>
                <w:noProof/>
                <w:webHidden/>
              </w:rPr>
              <w:t>11</w:t>
            </w:r>
            <w:r>
              <w:rPr>
                <w:noProof/>
                <w:webHidden/>
              </w:rPr>
              <w:fldChar w:fldCharType="end"/>
            </w:r>
          </w:hyperlink>
        </w:p>
        <w:p w14:paraId="621C249A" w14:textId="4174696F" w:rsidR="001D358E" w:rsidRDefault="001D358E">
          <w:pPr>
            <w:pStyle w:val="21"/>
            <w:tabs>
              <w:tab w:val="right" w:leader="dot" w:pos="8296"/>
            </w:tabs>
            <w:ind w:firstLine="480"/>
            <w:rPr>
              <w:rFonts w:asciiTheme="minorHAnsi" w:eastAsiaTheme="minorEastAsia" w:hAnsiTheme="minorHAnsi"/>
              <w:noProof/>
            </w:rPr>
          </w:pPr>
          <w:hyperlink w:anchor="_Toc198302279" w:history="1">
            <w:r w:rsidRPr="0050338C">
              <w:rPr>
                <w:rStyle w:val="af1"/>
                <w:noProof/>
              </w:rPr>
              <w:t xml:space="preserve">3.1 </w:t>
            </w:r>
            <w:r w:rsidRPr="0050338C">
              <w:rPr>
                <w:rStyle w:val="af1"/>
                <w:rFonts w:hint="eastAsia"/>
                <w:noProof/>
              </w:rPr>
              <w:t>研究方法</w:t>
            </w:r>
            <w:r>
              <w:rPr>
                <w:noProof/>
                <w:webHidden/>
              </w:rPr>
              <w:tab/>
            </w:r>
            <w:r>
              <w:rPr>
                <w:noProof/>
                <w:webHidden/>
              </w:rPr>
              <w:fldChar w:fldCharType="begin"/>
            </w:r>
            <w:r>
              <w:rPr>
                <w:noProof/>
                <w:webHidden/>
              </w:rPr>
              <w:instrText xml:space="preserve"> PAGEREF _Toc198302279 \h </w:instrText>
            </w:r>
            <w:r>
              <w:rPr>
                <w:noProof/>
                <w:webHidden/>
              </w:rPr>
            </w:r>
            <w:r>
              <w:rPr>
                <w:noProof/>
                <w:webHidden/>
              </w:rPr>
              <w:fldChar w:fldCharType="separate"/>
            </w:r>
            <w:r>
              <w:rPr>
                <w:noProof/>
                <w:webHidden/>
              </w:rPr>
              <w:t>11</w:t>
            </w:r>
            <w:r>
              <w:rPr>
                <w:noProof/>
                <w:webHidden/>
              </w:rPr>
              <w:fldChar w:fldCharType="end"/>
            </w:r>
          </w:hyperlink>
        </w:p>
        <w:p w14:paraId="6CB50694" w14:textId="06BCB972" w:rsidR="001D358E" w:rsidRDefault="001D358E">
          <w:pPr>
            <w:pStyle w:val="31"/>
            <w:tabs>
              <w:tab w:val="right" w:leader="dot" w:pos="8296"/>
            </w:tabs>
            <w:ind w:firstLine="480"/>
            <w:rPr>
              <w:rFonts w:asciiTheme="minorHAnsi" w:eastAsiaTheme="minorEastAsia" w:hAnsiTheme="minorHAnsi"/>
              <w:noProof/>
            </w:rPr>
          </w:pPr>
          <w:hyperlink w:anchor="_Toc198302280" w:history="1">
            <w:r w:rsidRPr="0050338C">
              <w:rPr>
                <w:rStyle w:val="af1"/>
                <w:noProof/>
              </w:rPr>
              <w:t xml:space="preserve">3.1.1 </w:t>
            </w:r>
            <w:r w:rsidRPr="0050338C">
              <w:rPr>
                <w:rStyle w:val="af1"/>
                <w:rFonts w:hint="eastAsia"/>
                <w:noProof/>
              </w:rPr>
              <w:t>質化研究</w:t>
            </w:r>
            <w:r>
              <w:rPr>
                <w:noProof/>
                <w:webHidden/>
              </w:rPr>
              <w:tab/>
            </w:r>
            <w:r>
              <w:rPr>
                <w:noProof/>
                <w:webHidden/>
              </w:rPr>
              <w:fldChar w:fldCharType="begin"/>
            </w:r>
            <w:r>
              <w:rPr>
                <w:noProof/>
                <w:webHidden/>
              </w:rPr>
              <w:instrText xml:space="preserve"> PAGEREF _Toc198302280 \h </w:instrText>
            </w:r>
            <w:r>
              <w:rPr>
                <w:noProof/>
                <w:webHidden/>
              </w:rPr>
            </w:r>
            <w:r>
              <w:rPr>
                <w:noProof/>
                <w:webHidden/>
              </w:rPr>
              <w:fldChar w:fldCharType="separate"/>
            </w:r>
            <w:r>
              <w:rPr>
                <w:noProof/>
                <w:webHidden/>
              </w:rPr>
              <w:t>12</w:t>
            </w:r>
            <w:r>
              <w:rPr>
                <w:noProof/>
                <w:webHidden/>
              </w:rPr>
              <w:fldChar w:fldCharType="end"/>
            </w:r>
          </w:hyperlink>
        </w:p>
        <w:p w14:paraId="77CA4569" w14:textId="550342F7" w:rsidR="001D358E" w:rsidRDefault="001D358E">
          <w:pPr>
            <w:pStyle w:val="31"/>
            <w:tabs>
              <w:tab w:val="right" w:leader="dot" w:pos="8296"/>
            </w:tabs>
            <w:ind w:firstLine="480"/>
            <w:rPr>
              <w:rFonts w:asciiTheme="minorHAnsi" w:eastAsiaTheme="minorEastAsia" w:hAnsiTheme="minorHAnsi"/>
              <w:noProof/>
            </w:rPr>
          </w:pPr>
          <w:hyperlink w:anchor="_Toc198302281" w:history="1">
            <w:r w:rsidRPr="0050338C">
              <w:rPr>
                <w:rStyle w:val="af1"/>
                <w:noProof/>
              </w:rPr>
              <w:t xml:space="preserve">3.1.2 </w:t>
            </w:r>
            <w:r w:rsidRPr="0050338C">
              <w:rPr>
                <w:rStyle w:val="af1"/>
                <w:rFonts w:hint="eastAsia"/>
                <w:noProof/>
              </w:rPr>
              <w:t>個案研究</w:t>
            </w:r>
            <w:r>
              <w:rPr>
                <w:noProof/>
                <w:webHidden/>
              </w:rPr>
              <w:tab/>
            </w:r>
            <w:r>
              <w:rPr>
                <w:noProof/>
                <w:webHidden/>
              </w:rPr>
              <w:fldChar w:fldCharType="begin"/>
            </w:r>
            <w:r>
              <w:rPr>
                <w:noProof/>
                <w:webHidden/>
              </w:rPr>
              <w:instrText xml:space="preserve"> PAGEREF _Toc198302281 \h </w:instrText>
            </w:r>
            <w:r>
              <w:rPr>
                <w:noProof/>
                <w:webHidden/>
              </w:rPr>
            </w:r>
            <w:r>
              <w:rPr>
                <w:noProof/>
                <w:webHidden/>
              </w:rPr>
              <w:fldChar w:fldCharType="separate"/>
            </w:r>
            <w:r>
              <w:rPr>
                <w:noProof/>
                <w:webHidden/>
              </w:rPr>
              <w:t>13</w:t>
            </w:r>
            <w:r>
              <w:rPr>
                <w:noProof/>
                <w:webHidden/>
              </w:rPr>
              <w:fldChar w:fldCharType="end"/>
            </w:r>
          </w:hyperlink>
        </w:p>
        <w:p w14:paraId="25D5D1D8" w14:textId="6E576F8E" w:rsidR="001D358E" w:rsidRDefault="001D358E">
          <w:pPr>
            <w:pStyle w:val="21"/>
            <w:tabs>
              <w:tab w:val="right" w:leader="dot" w:pos="8296"/>
            </w:tabs>
            <w:ind w:firstLine="480"/>
            <w:rPr>
              <w:rFonts w:asciiTheme="minorHAnsi" w:eastAsiaTheme="minorEastAsia" w:hAnsiTheme="minorHAnsi"/>
              <w:noProof/>
            </w:rPr>
          </w:pPr>
          <w:hyperlink w:anchor="_Toc198302282" w:history="1">
            <w:r w:rsidRPr="0050338C">
              <w:rPr>
                <w:rStyle w:val="af1"/>
                <w:noProof/>
              </w:rPr>
              <w:t xml:space="preserve">3.2 </w:t>
            </w:r>
            <w:r w:rsidRPr="0050338C">
              <w:rPr>
                <w:rStyle w:val="af1"/>
                <w:rFonts w:hint="eastAsia"/>
                <w:noProof/>
              </w:rPr>
              <w:t>研究架構</w:t>
            </w:r>
            <w:r>
              <w:rPr>
                <w:noProof/>
                <w:webHidden/>
              </w:rPr>
              <w:tab/>
            </w:r>
            <w:r>
              <w:rPr>
                <w:noProof/>
                <w:webHidden/>
              </w:rPr>
              <w:fldChar w:fldCharType="begin"/>
            </w:r>
            <w:r>
              <w:rPr>
                <w:noProof/>
                <w:webHidden/>
              </w:rPr>
              <w:instrText xml:space="preserve"> PAGEREF _Toc198302282 \h </w:instrText>
            </w:r>
            <w:r>
              <w:rPr>
                <w:noProof/>
                <w:webHidden/>
              </w:rPr>
            </w:r>
            <w:r>
              <w:rPr>
                <w:noProof/>
                <w:webHidden/>
              </w:rPr>
              <w:fldChar w:fldCharType="separate"/>
            </w:r>
            <w:r>
              <w:rPr>
                <w:noProof/>
                <w:webHidden/>
              </w:rPr>
              <w:t>13</w:t>
            </w:r>
            <w:r>
              <w:rPr>
                <w:noProof/>
                <w:webHidden/>
              </w:rPr>
              <w:fldChar w:fldCharType="end"/>
            </w:r>
          </w:hyperlink>
        </w:p>
        <w:p w14:paraId="16E01952" w14:textId="64B5C09F" w:rsidR="001D358E" w:rsidRDefault="001D358E">
          <w:pPr>
            <w:pStyle w:val="21"/>
            <w:tabs>
              <w:tab w:val="right" w:leader="dot" w:pos="8296"/>
            </w:tabs>
            <w:ind w:firstLine="480"/>
            <w:rPr>
              <w:rFonts w:asciiTheme="minorHAnsi" w:eastAsiaTheme="minorEastAsia" w:hAnsiTheme="minorHAnsi"/>
              <w:noProof/>
            </w:rPr>
          </w:pPr>
          <w:hyperlink w:anchor="_Toc198302283" w:history="1">
            <w:r w:rsidRPr="0050338C">
              <w:rPr>
                <w:rStyle w:val="af1"/>
                <w:noProof/>
              </w:rPr>
              <w:t xml:space="preserve">3.3 </w:t>
            </w:r>
            <w:r w:rsidRPr="0050338C">
              <w:rPr>
                <w:rStyle w:val="af1"/>
                <w:rFonts w:hint="eastAsia"/>
                <w:noProof/>
              </w:rPr>
              <w:t>研究觀察重點</w:t>
            </w:r>
            <w:r>
              <w:rPr>
                <w:noProof/>
                <w:webHidden/>
              </w:rPr>
              <w:tab/>
            </w:r>
            <w:r>
              <w:rPr>
                <w:noProof/>
                <w:webHidden/>
              </w:rPr>
              <w:fldChar w:fldCharType="begin"/>
            </w:r>
            <w:r>
              <w:rPr>
                <w:noProof/>
                <w:webHidden/>
              </w:rPr>
              <w:instrText xml:space="preserve"> PAGEREF _Toc198302283 \h </w:instrText>
            </w:r>
            <w:r>
              <w:rPr>
                <w:noProof/>
                <w:webHidden/>
              </w:rPr>
            </w:r>
            <w:r>
              <w:rPr>
                <w:noProof/>
                <w:webHidden/>
              </w:rPr>
              <w:fldChar w:fldCharType="separate"/>
            </w:r>
            <w:r>
              <w:rPr>
                <w:noProof/>
                <w:webHidden/>
              </w:rPr>
              <w:t>16</w:t>
            </w:r>
            <w:r>
              <w:rPr>
                <w:noProof/>
                <w:webHidden/>
              </w:rPr>
              <w:fldChar w:fldCharType="end"/>
            </w:r>
          </w:hyperlink>
        </w:p>
        <w:p w14:paraId="2E382E11" w14:textId="008286E6" w:rsidR="001D358E" w:rsidRDefault="001D358E">
          <w:pPr>
            <w:pStyle w:val="21"/>
            <w:tabs>
              <w:tab w:val="right" w:leader="dot" w:pos="8296"/>
            </w:tabs>
            <w:ind w:firstLine="480"/>
            <w:rPr>
              <w:rFonts w:asciiTheme="minorHAnsi" w:eastAsiaTheme="minorEastAsia" w:hAnsiTheme="minorHAnsi"/>
              <w:noProof/>
            </w:rPr>
          </w:pPr>
          <w:hyperlink w:anchor="_Toc198302284" w:history="1">
            <w:r w:rsidRPr="0050338C">
              <w:rPr>
                <w:rStyle w:val="af1"/>
                <w:rFonts w:hint="eastAsia"/>
                <w:noProof/>
              </w:rPr>
              <w:t>數位平台發展階段</w:t>
            </w:r>
            <w:r>
              <w:rPr>
                <w:noProof/>
                <w:webHidden/>
              </w:rPr>
              <w:tab/>
            </w:r>
            <w:r>
              <w:rPr>
                <w:noProof/>
                <w:webHidden/>
              </w:rPr>
              <w:fldChar w:fldCharType="begin"/>
            </w:r>
            <w:r>
              <w:rPr>
                <w:noProof/>
                <w:webHidden/>
              </w:rPr>
              <w:instrText xml:space="preserve"> PAGEREF _Toc198302284 \h </w:instrText>
            </w:r>
            <w:r>
              <w:rPr>
                <w:noProof/>
                <w:webHidden/>
              </w:rPr>
            </w:r>
            <w:r>
              <w:rPr>
                <w:noProof/>
                <w:webHidden/>
              </w:rPr>
              <w:fldChar w:fldCharType="separate"/>
            </w:r>
            <w:r>
              <w:rPr>
                <w:noProof/>
                <w:webHidden/>
              </w:rPr>
              <w:t>19</w:t>
            </w:r>
            <w:r>
              <w:rPr>
                <w:noProof/>
                <w:webHidden/>
              </w:rPr>
              <w:fldChar w:fldCharType="end"/>
            </w:r>
          </w:hyperlink>
        </w:p>
        <w:p w14:paraId="3C4BFC65" w14:textId="6254FEF6" w:rsidR="001D358E" w:rsidRDefault="001D358E">
          <w:pPr>
            <w:pStyle w:val="21"/>
            <w:tabs>
              <w:tab w:val="right" w:leader="dot" w:pos="8296"/>
            </w:tabs>
            <w:ind w:firstLine="480"/>
            <w:rPr>
              <w:rFonts w:asciiTheme="minorHAnsi" w:eastAsiaTheme="minorEastAsia" w:hAnsiTheme="minorHAnsi"/>
              <w:noProof/>
            </w:rPr>
          </w:pPr>
          <w:hyperlink w:anchor="_Toc198302285" w:history="1">
            <w:r w:rsidRPr="0050338C">
              <w:rPr>
                <w:rStyle w:val="af1"/>
                <w:rFonts w:hint="eastAsia"/>
                <w:noProof/>
              </w:rPr>
              <w:t>母版觀察重點表格</w:t>
            </w:r>
            <w:r>
              <w:rPr>
                <w:noProof/>
                <w:webHidden/>
              </w:rPr>
              <w:tab/>
            </w:r>
            <w:r>
              <w:rPr>
                <w:noProof/>
                <w:webHidden/>
              </w:rPr>
              <w:fldChar w:fldCharType="begin"/>
            </w:r>
            <w:r>
              <w:rPr>
                <w:noProof/>
                <w:webHidden/>
              </w:rPr>
              <w:instrText xml:space="preserve"> PAGEREF _Toc198302285 \h </w:instrText>
            </w:r>
            <w:r>
              <w:rPr>
                <w:noProof/>
                <w:webHidden/>
              </w:rPr>
            </w:r>
            <w:r>
              <w:rPr>
                <w:noProof/>
                <w:webHidden/>
              </w:rPr>
              <w:fldChar w:fldCharType="separate"/>
            </w:r>
            <w:r>
              <w:rPr>
                <w:noProof/>
                <w:webHidden/>
              </w:rPr>
              <w:t>19</w:t>
            </w:r>
            <w:r>
              <w:rPr>
                <w:noProof/>
                <w:webHidden/>
              </w:rPr>
              <w:fldChar w:fldCharType="end"/>
            </w:r>
          </w:hyperlink>
        </w:p>
        <w:p w14:paraId="4A1E8DB3" w14:textId="042876A8" w:rsidR="001D358E" w:rsidRDefault="001D358E">
          <w:pPr>
            <w:pStyle w:val="21"/>
            <w:tabs>
              <w:tab w:val="right" w:leader="dot" w:pos="8296"/>
            </w:tabs>
            <w:ind w:firstLine="480"/>
            <w:rPr>
              <w:rFonts w:asciiTheme="minorHAnsi" w:eastAsiaTheme="minorEastAsia" w:hAnsiTheme="minorHAnsi"/>
              <w:noProof/>
            </w:rPr>
          </w:pPr>
          <w:hyperlink w:anchor="_Toc198302286" w:history="1">
            <w:r w:rsidRPr="0050338C">
              <w:rPr>
                <w:rStyle w:val="af1"/>
                <w:noProof/>
              </w:rPr>
              <w:t xml:space="preserve">3.4 </w:t>
            </w:r>
            <w:r w:rsidRPr="0050338C">
              <w:rPr>
                <w:rStyle w:val="af1"/>
                <w:rFonts w:hint="eastAsia"/>
                <w:noProof/>
              </w:rPr>
              <w:t>研究對象</w:t>
            </w:r>
            <w:r>
              <w:rPr>
                <w:noProof/>
                <w:webHidden/>
              </w:rPr>
              <w:tab/>
            </w:r>
            <w:r>
              <w:rPr>
                <w:noProof/>
                <w:webHidden/>
              </w:rPr>
              <w:fldChar w:fldCharType="begin"/>
            </w:r>
            <w:r>
              <w:rPr>
                <w:noProof/>
                <w:webHidden/>
              </w:rPr>
              <w:instrText xml:space="preserve"> PAGEREF _Toc198302286 \h </w:instrText>
            </w:r>
            <w:r>
              <w:rPr>
                <w:noProof/>
                <w:webHidden/>
              </w:rPr>
            </w:r>
            <w:r>
              <w:rPr>
                <w:noProof/>
                <w:webHidden/>
              </w:rPr>
              <w:fldChar w:fldCharType="separate"/>
            </w:r>
            <w:r>
              <w:rPr>
                <w:noProof/>
                <w:webHidden/>
              </w:rPr>
              <w:t>21</w:t>
            </w:r>
            <w:r>
              <w:rPr>
                <w:noProof/>
                <w:webHidden/>
              </w:rPr>
              <w:fldChar w:fldCharType="end"/>
            </w:r>
          </w:hyperlink>
        </w:p>
        <w:p w14:paraId="112EF228" w14:textId="63BA001F" w:rsidR="001D358E" w:rsidRDefault="001D358E">
          <w:pPr>
            <w:pStyle w:val="21"/>
            <w:tabs>
              <w:tab w:val="right" w:leader="dot" w:pos="8296"/>
            </w:tabs>
            <w:ind w:firstLine="480"/>
            <w:rPr>
              <w:rFonts w:asciiTheme="minorHAnsi" w:eastAsiaTheme="minorEastAsia" w:hAnsiTheme="minorHAnsi"/>
              <w:noProof/>
            </w:rPr>
          </w:pPr>
          <w:hyperlink w:anchor="_Toc198302287" w:history="1">
            <w:r w:rsidRPr="0050338C">
              <w:rPr>
                <w:rStyle w:val="af1"/>
                <w:noProof/>
              </w:rPr>
              <w:t xml:space="preserve">3.5 </w:t>
            </w:r>
            <w:r w:rsidRPr="0050338C">
              <w:rPr>
                <w:rStyle w:val="af1"/>
                <w:rFonts w:hint="eastAsia"/>
                <w:noProof/>
              </w:rPr>
              <w:t>資料蒐集與分析</w:t>
            </w:r>
            <w:r>
              <w:rPr>
                <w:noProof/>
                <w:webHidden/>
              </w:rPr>
              <w:tab/>
            </w:r>
            <w:r>
              <w:rPr>
                <w:noProof/>
                <w:webHidden/>
              </w:rPr>
              <w:fldChar w:fldCharType="begin"/>
            </w:r>
            <w:r>
              <w:rPr>
                <w:noProof/>
                <w:webHidden/>
              </w:rPr>
              <w:instrText xml:space="preserve"> PAGEREF _Toc198302287 \h </w:instrText>
            </w:r>
            <w:r>
              <w:rPr>
                <w:noProof/>
                <w:webHidden/>
              </w:rPr>
            </w:r>
            <w:r>
              <w:rPr>
                <w:noProof/>
                <w:webHidden/>
              </w:rPr>
              <w:fldChar w:fldCharType="separate"/>
            </w:r>
            <w:r>
              <w:rPr>
                <w:noProof/>
                <w:webHidden/>
              </w:rPr>
              <w:t>21</w:t>
            </w:r>
            <w:r>
              <w:rPr>
                <w:noProof/>
                <w:webHidden/>
              </w:rPr>
              <w:fldChar w:fldCharType="end"/>
            </w:r>
          </w:hyperlink>
        </w:p>
        <w:p w14:paraId="510CB21C" w14:textId="33291F45" w:rsidR="001D358E" w:rsidRDefault="001D358E">
          <w:pPr>
            <w:pStyle w:val="31"/>
            <w:tabs>
              <w:tab w:val="right" w:leader="dot" w:pos="8296"/>
            </w:tabs>
            <w:ind w:firstLine="480"/>
            <w:rPr>
              <w:rFonts w:asciiTheme="minorHAnsi" w:eastAsiaTheme="minorEastAsia" w:hAnsiTheme="minorHAnsi"/>
              <w:noProof/>
            </w:rPr>
          </w:pPr>
          <w:hyperlink w:anchor="_Toc198302288" w:history="1">
            <w:r w:rsidRPr="0050338C">
              <w:rPr>
                <w:rStyle w:val="af1"/>
                <w:noProof/>
              </w:rPr>
              <w:t xml:space="preserve">3.5.1 </w:t>
            </w:r>
            <w:r w:rsidRPr="0050338C">
              <w:rPr>
                <w:rStyle w:val="af1"/>
                <w:rFonts w:hint="eastAsia"/>
                <w:noProof/>
              </w:rPr>
              <w:t>資料蒐集</w:t>
            </w:r>
            <w:r>
              <w:rPr>
                <w:noProof/>
                <w:webHidden/>
              </w:rPr>
              <w:tab/>
            </w:r>
            <w:r>
              <w:rPr>
                <w:noProof/>
                <w:webHidden/>
              </w:rPr>
              <w:fldChar w:fldCharType="begin"/>
            </w:r>
            <w:r>
              <w:rPr>
                <w:noProof/>
                <w:webHidden/>
              </w:rPr>
              <w:instrText xml:space="preserve"> PAGEREF _Toc198302288 \h </w:instrText>
            </w:r>
            <w:r>
              <w:rPr>
                <w:noProof/>
                <w:webHidden/>
              </w:rPr>
            </w:r>
            <w:r>
              <w:rPr>
                <w:noProof/>
                <w:webHidden/>
              </w:rPr>
              <w:fldChar w:fldCharType="separate"/>
            </w:r>
            <w:r>
              <w:rPr>
                <w:noProof/>
                <w:webHidden/>
              </w:rPr>
              <w:t>21</w:t>
            </w:r>
            <w:r>
              <w:rPr>
                <w:noProof/>
                <w:webHidden/>
              </w:rPr>
              <w:fldChar w:fldCharType="end"/>
            </w:r>
          </w:hyperlink>
        </w:p>
        <w:p w14:paraId="6F19C43F" w14:textId="0246A8B3" w:rsidR="001D358E" w:rsidRDefault="001D358E">
          <w:pPr>
            <w:pStyle w:val="31"/>
            <w:tabs>
              <w:tab w:val="right" w:leader="dot" w:pos="8296"/>
            </w:tabs>
            <w:ind w:firstLine="480"/>
            <w:rPr>
              <w:rFonts w:asciiTheme="minorHAnsi" w:eastAsiaTheme="minorEastAsia" w:hAnsiTheme="minorHAnsi"/>
              <w:noProof/>
            </w:rPr>
          </w:pPr>
          <w:hyperlink w:anchor="_Toc198302289" w:history="1">
            <w:r w:rsidRPr="0050338C">
              <w:rPr>
                <w:rStyle w:val="af1"/>
                <w:noProof/>
              </w:rPr>
              <w:t xml:space="preserve">3.5.2 </w:t>
            </w:r>
            <w:r w:rsidRPr="0050338C">
              <w:rPr>
                <w:rStyle w:val="af1"/>
                <w:rFonts w:hint="eastAsia"/>
                <w:noProof/>
              </w:rPr>
              <w:t>資料分析</w:t>
            </w:r>
            <w:r>
              <w:rPr>
                <w:noProof/>
                <w:webHidden/>
              </w:rPr>
              <w:tab/>
            </w:r>
            <w:r>
              <w:rPr>
                <w:noProof/>
                <w:webHidden/>
              </w:rPr>
              <w:fldChar w:fldCharType="begin"/>
            </w:r>
            <w:r>
              <w:rPr>
                <w:noProof/>
                <w:webHidden/>
              </w:rPr>
              <w:instrText xml:space="preserve"> PAGEREF _Toc198302289 \h </w:instrText>
            </w:r>
            <w:r>
              <w:rPr>
                <w:noProof/>
                <w:webHidden/>
              </w:rPr>
            </w:r>
            <w:r>
              <w:rPr>
                <w:noProof/>
                <w:webHidden/>
              </w:rPr>
              <w:fldChar w:fldCharType="separate"/>
            </w:r>
            <w:r>
              <w:rPr>
                <w:noProof/>
                <w:webHidden/>
              </w:rPr>
              <w:t>21</w:t>
            </w:r>
            <w:r>
              <w:rPr>
                <w:noProof/>
                <w:webHidden/>
              </w:rPr>
              <w:fldChar w:fldCharType="end"/>
            </w:r>
          </w:hyperlink>
        </w:p>
        <w:p w14:paraId="4A8A8A30" w14:textId="2F23548C" w:rsidR="001D358E" w:rsidRDefault="001D358E">
          <w:pPr>
            <w:pStyle w:val="11"/>
            <w:tabs>
              <w:tab w:val="right" w:leader="dot" w:pos="8296"/>
            </w:tabs>
            <w:ind w:firstLine="480"/>
            <w:rPr>
              <w:rFonts w:asciiTheme="minorHAnsi" w:eastAsiaTheme="minorEastAsia" w:hAnsiTheme="minorHAnsi"/>
              <w:noProof/>
            </w:rPr>
          </w:pPr>
          <w:hyperlink w:anchor="_Toc198302290" w:history="1">
            <w:r w:rsidRPr="0050338C">
              <w:rPr>
                <w:rStyle w:val="af1"/>
                <w:rFonts w:hint="eastAsia"/>
                <w:noProof/>
              </w:rPr>
              <w:t>第四章、個案敘述</w:t>
            </w:r>
            <w:r>
              <w:rPr>
                <w:noProof/>
                <w:webHidden/>
              </w:rPr>
              <w:tab/>
            </w:r>
            <w:r>
              <w:rPr>
                <w:noProof/>
                <w:webHidden/>
              </w:rPr>
              <w:fldChar w:fldCharType="begin"/>
            </w:r>
            <w:r>
              <w:rPr>
                <w:noProof/>
                <w:webHidden/>
              </w:rPr>
              <w:instrText xml:space="preserve"> PAGEREF _Toc198302290 \h </w:instrText>
            </w:r>
            <w:r>
              <w:rPr>
                <w:noProof/>
                <w:webHidden/>
              </w:rPr>
            </w:r>
            <w:r>
              <w:rPr>
                <w:noProof/>
                <w:webHidden/>
              </w:rPr>
              <w:fldChar w:fldCharType="separate"/>
            </w:r>
            <w:r>
              <w:rPr>
                <w:noProof/>
                <w:webHidden/>
              </w:rPr>
              <w:t>22</w:t>
            </w:r>
            <w:r>
              <w:rPr>
                <w:noProof/>
                <w:webHidden/>
              </w:rPr>
              <w:fldChar w:fldCharType="end"/>
            </w:r>
          </w:hyperlink>
        </w:p>
        <w:p w14:paraId="3FE44375" w14:textId="17434012" w:rsidR="001D358E" w:rsidRDefault="001D358E">
          <w:pPr>
            <w:pStyle w:val="21"/>
            <w:tabs>
              <w:tab w:val="right" w:leader="dot" w:pos="8296"/>
            </w:tabs>
            <w:ind w:firstLine="480"/>
            <w:rPr>
              <w:rFonts w:asciiTheme="minorHAnsi" w:eastAsiaTheme="minorEastAsia" w:hAnsiTheme="minorHAnsi"/>
              <w:noProof/>
            </w:rPr>
          </w:pPr>
          <w:hyperlink w:anchor="_Toc198302291" w:history="1">
            <w:r w:rsidRPr="0050338C">
              <w:rPr>
                <w:rStyle w:val="af1"/>
                <w:noProof/>
              </w:rPr>
              <w:t xml:space="preserve">4.1 </w:t>
            </w:r>
            <w:r w:rsidRPr="0050338C">
              <w:rPr>
                <w:rStyle w:val="af1"/>
                <w:rFonts w:hint="eastAsia"/>
                <w:noProof/>
              </w:rPr>
              <w:t>個案背景敘述</w:t>
            </w:r>
            <w:r>
              <w:rPr>
                <w:noProof/>
                <w:webHidden/>
              </w:rPr>
              <w:tab/>
            </w:r>
            <w:r>
              <w:rPr>
                <w:noProof/>
                <w:webHidden/>
              </w:rPr>
              <w:fldChar w:fldCharType="begin"/>
            </w:r>
            <w:r>
              <w:rPr>
                <w:noProof/>
                <w:webHidden/>
              </w:rPr>
              <w:instrText xml:space="preserve"> PAGEREF _Toc198302291 \h </w:instrText>
            </w:r>
            <w:r>
              <w:rPr>
                <w:noProof/>
                <w:webHidden/>
              </w:rPr>
            </w:r>
            <w:r>
              <w:rPr>
                <w:noProof/>
                <w:webHidden/>
              </w:rPr>
              <w:fldChar w:fldCharType="separate"/>
            </w:r>
            <w:r>
              <w:rPr>
                <w:noProof/>
                <w:webHidden/>
              </w:rPr>
              <w:t>22</w:t>
            </w:r>
            <w:r>
              <w:rPr>
                <w:noProof/>
                <w:webHidden/>
              </w:rPr>
              <w:fldChar w:fldCharType="end"/>
            </w:r>
          </w:hyperlink>
        </w:p>
        <w:p w14:paraId="32FCA82F" w14:textId="622B82B1" w:rsidR="001D358E" w:rsidRDefault="001D358E">
          <w:pPr>
            <w:pStyle w:val="21"/>
            <w:tabs>
              <w:tab w:val="right" w:leader="dot" w:pos="8296"/>
            </w:tabs>
            <w:ind w:firstLine="480"/>
            <w:rPr>
              <w:rFonts w:asciiTheme="minorHAnsi" w:eastAsiaTheme="minorEastAsia" w:hAnsiTheme="minorHAnsi"/>
              <w:noProof/>
            </w:rPr>
          </w:pPr>
          <w:hyperlink w:anchor="_Toc198302292" w:history="1">
            <w:r w:rsidRPr="0050338C">
              <w:rPr>
                <w:rStyle w:val="af1"/>
                <w:noProof/>
              </w:rPr>
              <w:t xml:space="preserve">4.2 </w:t>
            </w:r>
            <w:r w:rsidRPr="0050338C">
              <w:rPr>
                <w:rStyle w:val="af1"/>
                <w:rFonts w:hint="eastAsia"/>
                <w:noProof/>
              </w:rPr>
              <w:t>個案公司簡介</w:t>
            </w:r>
            <w:r>
              <w:rPr>
                <w:noProof/>
                <w:webHidden/>
              </w:rPr>
              <w:tab/>
            </w:r>
            <w:r>
              <w:rPr>
                <w:noProof/>
                <w:webHidden/>
              </w:rPr>
              <w:fldChar w:fldCharType="begin"/>
            </w:r>
            <w:r>
              <w:rPr>
                <w:noProof/>
                <w:webHidden/>
              </w:rPr>
              <w:instrText xml:space="preserve"> PAGEREF _Toc198302292 \h </w:instrText>
            </w:r>
            <w:r>
              <w:rPr>
                <w:noProof/>
                <w:webHidden/>
              </w:rPr>
            </w:r>
            <w:r>
              <w:rPr>
                <w:noProof/>
                <w:webHidden/>
              </w:rPr>
              <w:fldChar w:fldCharType="separate"/>
            </w:r>
            <w:r>
              <w:rPr>
                <w:noProof/>
                <w:webHidden/>
              </w:rPr>
              <w:t>22</w:t>
            </w:r>
            <w:r>
              <w:rPr>
                <w:noProof/>
                <w:webHidden/>
              </w:rPr>
              <w:fldChar w:fldCharType="end"/>
            </w:r>
          </w:hyperlink>
        </w:p>
        <w:p w14:paraId="21CCF442" w14:textId="63B68D76" w:rsidR="001D358E" w:rsidRDefault="001D358E">
          <w:pPr>
            <w:pStyle w:val="11"/>
            <w:tabs>
              <w:tab w:val="right" w:leader="dot" w:pos="8296"/>
            </w:tabs>
            <w:ind w:firstLine="480"/>
            <w:rPr>
              <w:rFonts w:asciiTheme="minorHAnsi" w:eastAsiaTheme="minorEastAsia" w:hAnsiTheme="minorHAnsi"/>
              <w:noProof/>
            </w:rPr>
          </w:pPr>
          <w:hyperlink w:anchor="_Toc198302293" w:history="1">
            <w:r w:rsidRPr="0050338C">
              <w:rPr>
                <w:rStyle w:val="af1"/>
                <w:rFonts w:hint="eastAsia"/>
                <w:noProof/>
              </w:rPr>
              <w:t>第五章、個案分析</w:t>
            </w:r>
            <w:r>
              <w:rPr>
                <w:noProof/>
                <w:webHidden/>
              </w:rPr>
              <w:tab/>
            </w:r>
            <w:r>
              <w:rPr>
                <w:noProof/>
                <w:webHidden/>
              </w:rPr>
              <w:fldChar w:fldCharType="begin"/>
            </w:r>
            <w:r>
              <w:rPr>
                <w:noProof/>
                <w:webHidden/>
              </w:rPr>
              <w:instrText xml:space="preserve"> PAGEREF _Toc198302293 \h </w:instrText>
            </w:r>
            <w:r>
              <w:rPr>
                <w:noProof/>
                <w:webHidden/>
              </w:rPr>
            </w:r>
            <w:r>
              <w:rPr>
                <w:noProof/>
                <w:webHidden/>
              </w:rPr>
              <w:fldChar w:fldCharType="separate"/>
            </w:r>
            <w:r>
              <w:rPr>
                <w:noProof/>
                <w:webHidden/>
              </w:rPr>
              <w:t>23</w:t>
            </w:r>
            <w:r>
              <w:rPr>
                <w:noProof/>
                <w:webHidden/>
              </w:rPr>
              <w:fldChar w:fldCharType="end"/>
            </w:r>
          </w:hyperlink>
        </w:p>
        <w:p w14:paraId="4EC35201" w14:textId="7CCA9797" w:rsidR="001D358E" w:rsidRDefault="001D358E">
          <w:pPr>
            <w:pStyle w:val="21"/>
            <w:tabs>
              <w:tab w:val="right" w:leader="dot" w:pos="8296"/>
            </w:tabs>
            <w:ind w:firstLine="480"/>
            <w:rPr>
              <w:rFonts w:asciiTheme="minorHAnsi" w:eastAsiaTheme="minorEastAsia" w:hAnsiTheme="minorHAnsi"/>
              <w:noProof/>
            </w:rPr>
          </w:pPr>
          <w:hyperlink w:anchor="_Toc198302294" w:history="1">
            <w:r w:rsidRPr="0050338C">
              <w:rPr>
                <w:rStyle w:val="af1"/>
                <w:noProof/>
              </w:rPr>
              <w:t>5.1 frontier</w:t>
            </w:r>
            <w:r w:rsidRPr="0050338C">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302294 \h </w:instrText>
            </w:r>
            <w:r>
              <w:rPr>
                <w:noProof/>
                <w:webHidden/>
              </w:rPr>
            </w:r>
            <w:r>
              <w:rPr>
                <w:noProof/>
                <w:webHidden/>
              </w:rPr>
              <w:fldChar w:fldCharType="separate"/>
            </w:r>
            <w:r>
              <w:rPr>
                <w:noProof/>
                <w:webHidden/>
              </w:rPr>
              <w:t>23</w:t>
            </w:r>
            <w:r>
              <w:rPr>
                <w:noProof/>
                <w:webHidden/>
              </w:rPr>
              <w:fldChar w:fldCharType="end"/>
            </w:r>
          </w:hyperlink>
        </w:p>
        <w:p w14:paraId="362DDBE3" w14:textId="30F59EBE" w:rsidR="001D358E" w:rsidRDefault="001D358E">
          <w:pPr>
            <w:pStyle w:val="31"/>
            <w:tabs>
              <w:tab w:val="right" w:leader="dot" w:pos="8296"/>
            </w:tabs>
            <w:ind w:firstLine="480"/>
            <w:rPr>
              <w:rFonts w:asciiTheme="minorHAnsi" w:eastAsiaTheme="minorEastAsia" w:hAnsiTheme="minorHAnsi"/>
              <w:noProof/>
            </w:rPr>
          </w:pPr>
          <w:hyperlink w:anchor="_Toc198302295" w:history="1">
            <w:r w:rsidRPr="0050338C">
              <w:rPr>
                <w:rStyle w:val="af1"/>
                <w:noProof/>
              </w:rPr>
              <w:t xml:space="preserve">5.1.1 </w:t>
            </w:r>
            <w:r w:rsidRPr="0050338C">
              <w:rPr>
                <w:rStyle w:val="af1"/>
                <w:rFonts w:hint="eastAsia"/>
                <w:noProof/>
              </w:rPr>
              <w:t>能動性</w:t>
            </w:r>
            <w:r w:rsidRPr="0050338C">
              <w:rPr>
                <w:rStyle w:val="af1"/>
                <w:rFonts w:ascii="標楷體" w:hAnsi="標楷體" w:hint="eastAsia"/>
                <w:noProof/>
              </w:rPr>
              <w:t>－</w:t>
            </w:r>
            <w:r w:rsidRPr="0050338C">
              <w:rPr>
                <w:rStyle w:val="af1"/>
                <w:rFonts w:hint="eastAsia"/>
                <w:noProof/>
              </w:rPr>
              <w:t>問題</w:t>
            </w:r>
            <w:r>
              <w:rPr>
                <w:noProof/>
                <w:webHidden/>
              </w:rPr>
              <w:tab/>
            </w:r>
            <w:r>
              <w:rPr>
                <w:noProof/>
                <w:webHidden/>
              </w:rPr>
              <w:fldChar w:fldCharType="begin"/>
            </w:r>
            <w:r>
              <w:rPr>
                <w:noProof/>
                <w:webHidden/>
              </w:rPr>
              <w:instrText xml:space="preserve"> PAGEREF _Toc198302295 \h </w:instrText>
            </w:r>
            <w:r>
              <w:rPr>
                <w:noProof/>
                <w:webHidden/>
              </w:rPr>
            </w:r>
            <w:r>
              <w:rPr>
                <w:noProof/>
                <w:webHidden/>
              </w:rPr>
              <w:fldChar w:fldCharType="separate"/>
            </w:r>
            <w:r>
              <w:rPr>
                <w:noProof/>
                <w:webHidden/>
              </w:rPr>
              <w:t>23</w:t>
            </w:r>
            <w:r>
              <w:rPr>
                <w:noProof/>
                <w:webHidden/>
              </w:rPr>
              <w:fldChar w:fldCharType="end"/>
            </w:r>
          </w:hyperlink>
        </w:p>
        <w:p w14:paraId="1859600B" w14:textId="246D317E" w:rsidR="001D358E" w:rsidRDefault="001D358E">
          <w:pPr>
            <w:pStyle w:val="31"/>
            <w:tabs>
              <w:tab w:val="right" w:leader="dot" w:pos="8296"/>
            </w:tabs>
            <w:ind w:firstLine="480"/>
            <w:rPr>
              <w:rFonts w:asciiTheme="minorHAnsi" w:eastAsiaTheme="minorEastAsia" w:hAnsiTheme="minorHAnsi"/>
              <w:noProof/>
            </w:rPr>
          </w:pPr>
          <w:hyperlink w:anchor="_Toc198302296" w:history="1">
            <w:r w:rsidRPr="0050338C">
              <w:rPr>
                <w:rStyle w:val="af1"/>
                <w:noProof/>
              </w:rPr>
              <w:t xml:space="preserve">5.1.2 </w:t>
            </w:r>
            <w:r w:rsidRPr="0050338C">
              <w:rPr>
                <w:rStyle w:val="af1"/>
                <w:rFonts w:hint="eastAsia"/>
                <w:noProof/>
              </w:rPr>
              <w:t>能動性</w:t>
            </w:r>
            <w:r w:rsidRPr="0050338C">
              <w:rPr>
                <w:rStyle w:val="af1"/>
                <w:rFonts w:ascii="標楷體" w:hAnsi="標楷體" w:hint="eastAsia"/>
                <w:noProof/>
              </w:rPr>
              <w:t>－</w:t>
            </w:r>
            <w:r w:rsidRPr="0050338C">
              <w:rPr>
                <w:rStyle w:val="af1"/>
                <w:rFonts w:hint="eastAsia"/>
                <w:noProof/>
              </w:rPr>
              <w:t>意圖</w:t>
            </w:r>
            <w:r>
              <w:rPr>
                <w:noProof/>
                <w:webHidden/>
              </w:rPr>
              <w:tab/>
            </w:r>
            <w:r>
              <w:rPr>
                <w:noProof/>
                <w:webHidden/>
              </w:rPr>
              <w:fldChar w:fldCharType="begin"/>
            </w:r>
            <w:r>
              <w:rPr>
                <w:noProof/>
                <w:webHidden/>
              </w:rPr>
              <w:instrText xml:space="preserve"> PAGEREF _Toc198302296 \h </w:instrText>
            </w:r>
            <w:r>
              <w:rPr>
                <w:noProof/>
                <w:webHidden/>
              </w:rPr>
            </w:r>
            <w:r>
              <w:rPr>
                <w:noProof/>
                <w:webHidden/>
              </w:rPr>
              <w:fldChar w:fldCharType="separate"/>
            </w:r>
            <w:r>
              <w:rPr>
                <w:noProof/>
                <w:webHidden/>
              </w:rPr>
              <w:t>24</w:t>
            </w:r>
            <w:r>
              <w:rPr>
                <w:noProof/>
                <w:webHidden/>
              </w:rPr>
              <w:fldChar w:fldCharType="end"/>
            </w:r>
          </w:hyperlink>
        </w:p>
        <w:p w14:paraId="37C651E6" w14:textId="7E9C828C" w:rsidR="001D358E" w:rsidRDefault="001D358E">
          <w:pPr>
            <w:pStyle w:val="31"/>
            <w:tabs>
              <w:tab w:val="right" w:leader="dot" w:pos="8296"/>
            </w:tabs>
            <w:ind w:firstLine="480"/>
            <w:rPr>
              <w:rFonts w:asciiTheme="minorHAnsi" w:eastAsiaTheme="minorEastAsia" w:hAnsiTheme="minorHAnsi"/>
              <w:noProof/>
            </w:rPr>
          </w:pPr>
          <w:hyperlink w:anchor="_Toc198302297" w:history="1">
            <w:r w:rsidRPr="0050338C">
              <w:rPr>
                <w:rStyle w:val="af1"/>
                <w:noProof/>
              </w:rPr>
              <w:t xml:space="preserve">5.1.3 </w:t>
            </w:r>
            <w:r w:rsidRPr="0050338C">
              <w:rPr>
                <w:rStyle w:val="af1"/>
                <w:rFonts w:hint="eastAsia"/>
                <w:noProof/>
              </w:rPr>
              <w:t>目的</w:t>
            </w:r>
            <w:r>
              <w:rPr>
                <w:noProof/>
                <w:webHidden/>
              </w:rPr>
              <w:tab/>
            </w:r>
            <w:r>
              <w:rPr>
                <w:noProof/>
                <w:webHidden/>
              </w:rPr>
              <w:fldChar w:fldCharType="begin"/>
            </w:r>
            <w:r>
              <w:rPr>
                <w:noProof/>
                <w:webHidden/>
              </w:rPr>
              <w:instrText xml:space="preserve"> PAGEREF _Toc198302297 \h </w:instrText>
            </w:r>
            <w:r>
              <w:rPr>
                <w:noProof/>
                <w:webHidden/>
              </w:rPr>
            </w:r>
            <w:r>
              <w:rPr>
                <w:noProof/>
                <w:webHidden/>
              </w:rPr>
              <w:fldChar w:fldCharType="separate"/>
            </w:r>
            <w:r>
              <w:rPr>
                <w:noProof/>
                <w:webHidden/>
              </w:rPr>
              <w:t>25</w:t>
            </w:r>
            <w:r>
              <w:rPr>
                <w:noProof/>
                <w:webHidden/>
              </w:rPr>
              <w:fldChar w:fldCharType="end"/>
            </w:r>
          </w:hyperlink>
        </w:p>
        <w:p w14:paraId="4E40BE78" w14:textId="1E20D85E" w:rsidR="001D358E" w:rsidRDefault="001D358E">
          <w:pPr>
            <w:pStyle w:val="21"/>
            <w:tabs>
              <w:tab w:val="right" w:leader="dot" w:pos="8296"/>
            </w:tabs>
            <w:ind w:firstLine="480"/>
            <w:rPr>
              <w:rFonts w:asciiTheme="minorHAnsi" w:eastAsiaTheme="minorEastAsia" w:hAnsiTheme="minorHAnsi"/>
              <w:noProof/>
            </w:rPr>
          </w:pPr>
          <w:hyperlink w:anchor="_Toc198302298" w:history="1">
            <w:r w:rsidRPr="0050338C">
              <w:rPr>
                <w:rStyle w:val="af1"/>
                <w:rFonts w:hint="eastAsia"/>
                <w:noProof/>
              </w:rPr>
              <w:t>數位平台發展階段</w:t>
            </w:r>
            <w:r>
              <w:rPr>
                <w:noProof/>
                <w:webHidden/>
              </w:rPr>
              <w:tab/>
            </w:r>
            <w:r>
              <w:rPr>
                <w:noProof/>
                <w:webHidden/>
              </w:rPr>
              <w:fldChar w:fldCharType="begin"/>
            </w:r>
            <w:r>
              <w:rPr>
                <w:noProof/>
                <w:webHidden/>
              </w:rPr>
              <w:instrText xml:space="preserve"> PAGEREF _Toc198302298 \h </w:instrText>
            </w:r>
            <w:r>
              <w:rPr>
                <w:noProof/>
                <w:webHidden/>
              </w:rPr>
            </w:r>
            <w:r>
              <w:rPr>
                <w:noProof/>
                <w:webHidden/>
              </w:rPr>
              <w:fldChar w:fldCharType="separate"/>
            </w:r>
            <w:r>
              <w:rPr>
                <w:noProof/>
                <w:webHidden/>
              </w:rPr>
              <w:t>26</w:t>
            </w:r>
            <w:r>
              <w:rPr>
                <w:noProof/>
                <w:webHidden/>
              </w:rPr>
              <w:fldChar w:fldCharType="end"/>
            </w:r>
          </w:hyperlink>
        </w:p>
        <w:p w14:paraId="24D7DA3C" w14:textId="146774BA" w:rsidR="001D358E" w:rsidRDefault="001D358E">
          <w:pPr>
            <w:pStyle w:val="21"/>
            <w:tabs>
              <w:tab w:val="right" w:leader="dot" w:pos="8296"/>
            </w:tabs>
            <w:ind w:firstLine="480"/>
            <w:rPr>
              <w:rFonts w:asciiTheme="minorHAnsi" w:eastAsiaTheme="minorEastAsia" w:hAnsiTheme="minorHAnsi"/>
              <w:noProof/>
            </w:rPr>
          </w:pPr>
          <w:hyperlink w:anchor="_Toc198302299" w:history="1">
            <w:r w:rsidRPr="0050338C">
              <w:rPr>
                <w:rStyle w:val="af1"/>
                <w:rFonts w:hint="eastAsia"/>
                <w:noProof/>
              </w:rPr>
              <w:t>階段一、</w:t>
            </w:r>
            <w:r w:rsidRPr="0050338C">
              <w:rPr>
                <w:rStyle w:val="af1"/>
                <w:rFonts w:hint="eastAsia"/>
                <w:bCs/>
                <w:noProof/>
              </w:rPr>
              <w:t>「</w:t>
            </w:r>
            <w:r w:rsidRPr="0050338C">
              <w:rPr>
                <w:rStyle w:val="af1"/>
                <w:rFonts w:hint="eastAsia"/>
                <w:noProof/>
              </w:rPr>
              <w:t>開源與協作</w:t>
            </w:r>
            <w:r w:rsidRPr="0050338C">
              <w:rPr>
                <w:rStyle w:val="af1"/>
                <w:rFonts w:hint="eastAsia"/>
                <w:bCs/>
                <w:noProof/>
              </w:rPr>
              <w:t>」</w:t>
            </w:r>
            <w:r>
              <w:rPr>
                <w:noProof/>
                <w:webHidden/>
              </w:rPr>
              <w:tab/>
            </w:r>
            <w:r>
              <w:rPr>
                <w:noProof/>
                <w:webHidden/>
              </w:rPr>
              <w:fldChar w:fldCharType="begin"/>
            </w:r>
            <w:r>
              <w:rPr>
                <w:noProof/>
                <w:webHidden/>
              </w:rPr>
              <w:instrText xml:space="preserve"> PAGEREF _Toc198302299 \h </w:instrText>
            </w:r>
            <w:r>
              <w:rPr>
                <w:noProof/>
                <w:webHidden/>
              </w:rPr>
            </w:r>
            <w:r>
              <w:rPr>
                <w:noProof/>
                <w:webHidden/>
              </w:rPr>
              <w:fldChar w:fldCharType="separate"/>
            </w:r>
            <w:r>
              <w:rPr>
                <w:noProof/>
                <w:webHidden/>
              </w:rPr>
              <w:t>26</w:t>
            </w:r>
            <w:r>
              <w:rPr>
                <w:noProof/>
                <w:webHidden/>
              </w:rPr>
              <w:fldChar w:fldCharType="end"/>
            </w:r>
          </w:hyperlink>
        </w:p>
        <w:p w14:paraId="07DC0512" w14:textId="5B361D6A" w:rsidR="001D358E" w:rsidRDefault="001D358E">
          <w:pPr>
            <w:pStyle w:val="21"/>
            <w:tabs>
              <w:tab w:val="right" w:leader="dot" w:pos="8296"/>
            </w:tabs>
            <w:ind w:firstLine="480"/>
            <w:rPr>
              <w:rFonts w:asciiTheme="minorHAnsi" w:eastAsiaTheme="minorEastAsia" w:hAnsiTheme="minorHAnsi"/>
              <w:noProof/>
            </w:rPr>
          </w:pPr>
          <w:hyperlink w:anchor="_Toc198302300" w:history="1">
            <w:r w:rsidRPr="0050338C">
              <w:rPr>
                <w:rStyle w:val="af1"/>
                <w:noProof/>
              </w:rPr>
              <w:t xml:space="preserve">5.2 </w:t>
            </w:r>
            <w:r w:rsidRPr="0050338C">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302300 \h </w:instrText>
            </w:r>
            <w:r>
              <w:rPr>
                <w:noProof/>
                <w:webHidden/>
              </w:rPr>
            </w:r>
            <w:r>
              <w:rPr>
                <w:noProof/>
                <w:webHidden/>
              </w:rPr>
              <w:fldChar w:fldCharType="separate"/>
            </w:r>
            <w:r>
              <w:rPr>
                <w:noProof/>
                <w:webHidden/>
              </w:rPr>
              <w:t>28</w:t>
            </w:r>
            <w:r>
              <w:rPr>
                <w:noProof/>
                <w:webHidden/>
              </w:rPr>
              <w:fldChar w:fldCharType="end"/>
            </w:r>
          </w:hyperlink>
        </w:p>
        <w:p w14:paraId="1EBB2BC7" w14:textId="1D5C65A1" w:rsidR="001D358E" w:rsidRDefault="001D358E">
          <w:pPr>
            <w:pStyle w:val="31"/>
            <w:tabs>
              <w:tab w:val="right" w:leader="dot" w:pos="8296"/>
            </w:tabs>
            <w:ind w:firstLine="480"/>
            <w:rPr>
              <w:rFonts w:asciiTheme="minorHAnsi" w:eastAsiaTheme="minorEastAsia" w:hAnsiTheme="minorHAnsi"/>
              <w:noProof/>
            </w:rPr>
          </w:pPr>
          <w:hyperlink w:anchor="_Toc198302301" w:history="1">
            <w:r w:rsidRPr="0050338C">
              <w:rPr>
                <w:rStyle w:val="af1"/>
                <w:noProof/>
              </w:rPr>
              <w:t xml:space="preserve">5.2.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01 \h </w:instrText>
            </w:r>
            <w:r>
              <w:rPr>
                <w:noProof/>
                <w:webHidden/>
              </w:rPr>
            </w:r>
            <w:r>
              <w:rPr>
                <w:noProof/>
                <w:webHidden/>
              </w:rPr>
              <w:fldChar w:fldCharType="separate"/>
            </w:r>
            <w:r>
              <w:rPr>
                <w:noProof/>
                <w:webHidden/>
              </w:rPr>
              <w:t>28</w:t>
            </w:r>
            <w:r>
              <w:rPr>
                <w:noProof/>
                <w:webHidden/>
              </w:rPr>
              <w:fldChar w:fldCharType="end"/>
            </w:r>
          </w:hyperlink>
        </w:p>
        <w:p w14:paraId="0D8B3987" w14:textId="4AB2D70A" w:rsidR="001D358E" w:rsidRDefault="001D358E">
          <w:pPr>
            <w:pStyle w:val="31"/>
            <w:tabs>
              <w:tab w:val="right" w:leader="dot" w:pos="8296"/>
            </w:tabs>
            <w:ind w:firstLine="480"/>
            <w:rPr>
              <w:rFonts w:asciiTheme="minorHAnsi" w:eastAsiaTheme="minorEastAsia" w:hAnsiTheme="minorHAnsi"/>
              <w:noProof/>
            </w:rPr>
          </w:pPr>
          <w:hyperlink w:anchor="_Toc198302302" w:history="1">
            <w:r w:rsidRPr="0050338C">
              <w:rPr>
                <w:rStyle w:val="af1"/>
                <w:noProof/>
              </w:rPr>
              <w:t xml:space="preserve">5.2.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02 \h </w:instrText>
            </w:r>
            <w:r>
              <w:rPr>
                <w:noProof/>
                <w:webHidden/>
              </w:rPr>
            </w:r>
            <w:r>
              <w:rPr>
                <w:noProof/>
                <w:webHidden/>
              </w:rPr>
              <w:fldChar w:fldCharType="separate"/>
            </w:r>
            <w:r>
              <w:rPr>
                <w:noProof/>
                <w:webHidden/>
              </w:rPr>
              <w:t>29</w:t>
            </w:r>
            <w:r>
              <w:rPr>
                <w:noProof/>
                <w:webHidden/>
              </w:rPr>
              <w:fldChar w:fldCharType="end"/>
            </w:r>
          </w:hyperlink>
        </w:p>
        <w:p w14:paraId="312AA76B" w14:textId="2B1C8DEC" w:rsidR="001D358E" w:rsidRDefault="001D358E">
          <w:pPr>
            <w:pStyle w:val="31"/>
            <w:tabs>
              <w:tab w:val="right" w:leader="dot" w:pos="8296"/>
            </w:tabs>
            <w:ind w:firstLine="480"/>
            <w:rPr>
              <w:rFonts w:asciiTheme="minorHAnsi" w:eastAsiaTheme="minorEastAsia" w:hAnsiTheme="minorHAnsi"/>
              <w:noProof/>
            </w:rPr>
          </w:pPr>
          <w:hyperlink w:anchor="_Toc198302303" w:history="1">
            <w:r w:rsidRPr="0050338C">
              <w:rPr>
                <w:rStyle w:val="af1"/>
                <w:noProof/>
              </w:rPr>
              <w:t xml:space="preserve">5.2.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03 \h </w:instrText>
            </w:r>
            <w:r>
              <w:rPr>
                <w:noProof/>
                <w:webHidden/>
              </w:rPr>
            </w:r>
            <w:r>
              <w:rPr>
                <w:noProof/>
                <w:webHidden/>
              </w:rPr>
              <w:fldChar w:fldCharType="separate"/>
            </w:r>
            <w:r>
              <w:rPr>
                <w:noProof/>
                <w:webHidden/>
              </w:rPr>
              <w:t>30</w:t>
            </w:r>
            <w:r>
              <w:rPr>
                <w:noProof/>
                <w:webHidden/>
              </w:rPr>
              <w:fldChar w:fldCharType="end"/>
            </w:r>
          </w:hyperlink>
        </w:p>
        <w:p w14:paraId="4C657043" w14:textId="39663F7A" w:rsidR="001D358E" w:rsidRDefault="001D358E">
          <w:pPr>
            <w:pStyle w:val="31"/>
            <w:tabs>
              <w:tab w:val="right" w:leader="dot" w:pos="8296"/>
            </w:tabs>
            <w:ind w:firstLine="480"/>
            <w:rPr>
              <w:rFonts w:asciiTheme="minorHAnsi" w:eastAsiaTheme="minorEastAsia" w:hAnsiTheme="minorHAnsi"/>
              <w:noProof/>
            </w:rPr>
          </w:pPr>
          <w:hyperlink w:anchor="_Toc198302304" w:history="1">
            <w:r w:rsidRPr="0050338C">
              <w:rPr>
                <w:rStyle w:val="af1"/>
                <w:noProof/>
              </w:rPr>
              <w:t xml:space="preserve">5.2.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04 \h </w:instrText>
            </w:r>
            <w:r>
              <w:rPr>
                <w:noProof/>
                <w:webHidden/>
              </w:rPr>
            </w:r>
            <w:r>
              <w:rPr>
                <w:noProof/>
                <w:webHidden/>
              </w:rPr>
              <w:fldChar w:fldCharType="separate"/>
            </w:r>
            <w:r>
              <w:rPr>
                <w:noProof/>
                <w:webHidden/>
              </w:rPr>
              <w:t>31</w:t>
            </w:r>
            <w:r>
              <w:rPr>
                <w:noProof/>
                <w:webHidden/>
              </w:rPr>
              <w:fldChar w:fldCharType="end"/>
            </w:r>
          </w:hyperlink>
        </w:p>
        <w:p w14:paraId="6A90A39D" w14:textId="4109BC37" w:rsidR="001D358E" w:rsidRDefault="001D358E">
          <w:pPr>
            <w:pStyle w:val="31"/>
            <w:tabs>
              <w:tab w:val="right" w:leader="dot" w:pos="8296"/>
            </w:tabs>
            <w:ind w:firstLine="480"/>
            <w:rPr>
              <w:rFonts w:asciiTheme="minorHAnsi" w:eastAsiaTheme="minorEastAsia" w:hAnsiTheme="minorHAnsi"/>
              <w:noProof/>
            </w:rPr>
          </w:pPr>
          <w:hyperlink w:anchor="_Toc198302305" w:history="1">
            <w:r w:rsidRPr="0050338C">
              <w:rPr>
                <w:rStyle w:val="af1"/>
                <w:noProof/>
              </w:rPr>
              <w:t xml:space="preserve">5.2.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05 \h </w:instrText>
            </w:r>
            <w:r>
              <w:rPr>
                <w:noProof/>
                <w:webHidden/>
              </w:rPr>
            </w:r>
            <w:r>
              <w:rPr>
                <w:noProof/>
                <w:webHidden/>
              </w:rPr>
              <w:fldChar w:fldCharType="separate"/>
            </w:r>
            <w:r>
              <w:rPr>
                <w:noProof/>
                <w:webHidden/>
              </w:rPr>
              <w:t>32</w:t>
            </w:r>
            <w:r>
              <w:rPr>
                <w:noProof/>
                <w:webHidden/>
              </w:rPr>
              <w:fldChar w:fldCharType="end"/>
            </w:r>
          </w:hyperlink>
        </w:p>
        <w:p w14:paraId="49E19FBE" w14:textId="546EBB7B" w:rsidR="001D358E" w:rsidRDefault="001D358E">
          <w:pPr>
            <w:pStyle w:val="31"/>
            <w:tabs>
              <w:tab w:val="right" w:leader="dot" w:pos="8296"/>
            </w:tabs>
            <w:ind w:firstLine="480"/>
            <w:rPr>
              <w:rFonts w:asciiTheme="minorHAnsi" w:eastAsiaTheme="minorEastAsia" w:hAnsiTheme="minorHAnsi"/>
              <w:noProof/>
            </w:rPr>
          </w:pPr>
          <w:hyperlink w:anchor="_Toc198302306" w:history="1">
            <w:r w:rsidRPr="0050338C">
              <w:rPr>
                <w:rStyle w:val="af1"/>
                <w:noProof/>
              </w:rPr>
              <w:t xml:space="preserve">5.2.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06 \h </w:instrText>
            </w:r>
            <w:r>
              <w:rPr>
                <w:noProof/>
                <w:webHidden/>
              </w:rPr>
            </w:r>
            <w:r>
              <w:rPr>
                <w:noProof/>
                <w:webHidden/>
              </w:rPr>
              <w:fldChar w:fldCharType="separate"/>
            </w:r>
            <w:r>
              <w:rPr>
                <w:noProof/>
                <w:webHidden/>
              </w:rPr>
              <w:t>33</w:t>
            </w:r>
            <w:r>
              <w:rPr>
                <w:noProof/>
                <w:webHidden/>
              </w:rPr>
              <w:fldChar w:fldCharType="end"/>
            </w:r>
          </w:hyperlink>
        </w:p>
        <w:p w14:paraId="6FBA1077" w14:textId="669125B5" w:rsidR="001D358E" w:rsidRDefault="001D358E">
          <w:pPr>
            <w:pStyle w:val="31"/>
            <w:tabs>
              <w:tab w:val="right" w:leader="dot" w:pos="8296"/>
            </w:tabs>
            <w:ind w:firstLine="480"/>
            <w:rPr>
              <w:rFonts w:asciiTheme="minorHAnsi" w:eastAsiaTheme="minorEastAsia" w:hAnsiTheme="minorHAnsi"/>
              <w:noProof/>
            </w:rPr>
          </w:pPr>
          <w:hyperlink w:anchor="_Toc198302307" w:history="1">
            <w:r w:rsidRPr="0050338C">
              <w:rPr>
                <w:rStyle w:val="af1"/>
                <w:noProof/>
              </w:rPr>
              <w:t xml:space="preserve">5.2.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07 \h </w:instrText>
            </w:r>
            <w:r>
              <w:rPr>
                <w:noProof/>
                <w:webHidden/>
              </w:rPr>
            </w:r>
            <w:r>
              <w:rPr>
                <w:noProof/>
                <w:webHidden/>
              </w:rPr>
              <w:fldChar w:fldCharType="separate"/>
            </w:r>
            <w:r>
              <w:rPr>
                <w:noProof/>
                <w:webHidden/>
              </w:rPr>
              <w:t>33</w:t>
            </w:r>
            <w:r>
              <w:rPr>
                <w:noProof/>
                <w:webHidden/>
              </w:rPr>
              <w:fldChar w:fldCharType="end"/>
            </w:r>
          </w:hyperlink>
        </w:p>
        <w:p w14:paraId="50169A45" w14:textId="57D27E4E" w:rsidR="001D358E" w:rsidRDefault="001D358E">
          <w:pPr>
            <w:pStyle w:val="21"/>
            <w:tabs>
              <w:tab w:val="right" w:leader="dot" w:pos="8296"/>
            </w:tabs>
            <w:ind w:firstLine="480"/>
            <w:rPr>
              <w:rFonts w:asciiTheme="minorHAnsi" w:eastAsiaTheme="minorEastAsia" w:hAnsiTheme="minorHAnsi"/>
              <w:noProof/>
            </w:rPr>
          </w:pPr>
          <w:hyperlink w:anchor="_Toc198302308" w:history="1">
            <w:r w:rsidRPr="0050338C">
              <w:rPr>
                <w:rStyle w:val="af1"/>
                <w:rFonts w:hint="eastAsia"/>
                <w:noProof/>
              </w:rPr>
              <w:t>階段二、「資安與私有」</w:t>
            </w:r>
            <w:r>
              <w:rPr>
                <w:noProof/>
                <w:webHidden/>
              </w:rPr>
              <w:tab/>
            </w:r>
            <w:r>
              <w:rPr>
                <w:noProof/>
                <w:webHidden/>
              </w:rPr>
              <w:fldChar w:fldCharType="begin"/>
            </w:r>
            <w:r>
              <w:rPr>
                <w:noProof/>
                <w:webHidden/>
              </w:rPr>
              <w:instrText xml:space="preserve"> PAGEREF _Toc198302308 \h </w:instrText>
            </w:r>
            <w:r>
              <w:rPr>
                <w:noProof/>
                <w:webHidden/>
              </w:rPr>
            </w:r>
            <w:r>
              <w:rPr>
                <w:noProof/>
                <w:webHidden/>
              </w:rPr>
              <w:fldChar w:fldCharType="separate"/>
            </w:r>
            <w:r>
              <w:rPr>
                <w:noProof/>
                <w:webHidden/>
              </w:rPr>
              <w:t>34</w:t>
            </w:r>
            <w:r>
              <w:rPr>
                <w:noProof/>
                <w:webHidden/>
              </w:rPr>
              <w:fldChar w:fldCharType="end"/>
            </w:r>
          </w:hyperlink>
        </w:p>
        <w:p w14:paraId="0E29186B" w14:textId="4BE2348D" w:rsidR="001D358E" w:rsidRDefault="001D358E">
          <w:pPr>
            <w:pStyle w:val="21"/>
            <w:tabs>
              <w:tab w:val="right" w:leader="dot" w:pos="8296"/>
            </w:tabs>
            <w:ind w:firstLine="480"/>
            <w:rPr>
              <w:rFonts w:asciiTheme="minorHAnsi" w:eastAsiaTheme="minorEastAsia" w:hAnsiTheme="minorHAnsi"/>
              <w:noProof/>
            </w:rPr>
          </w:pPr>
          <w:hyperlink w:anchor="_Toc198302309" w:history="1">
            <w:r w:rsidRPr="0050338C">
              <w:rPr>
                <w:rStyle w:val="af1"/>
                <w:noProof/>
              </w:rPr>
              <w:t xml:space="preserve">5.3 </w:t>
            </w:r>
            <w:r w:rsidRPr="0050338C">
              <w:rPr>
                <w:rStyle w:val="af1"/>
                <w:rFonts w:hint="eastAsia"/>
                <w:noProof/>
              </w:rPr>
              <w:t>第二階段：資安與私有</w:t>
            </w:r>
            <w:r>
              <w:rPr>
                <w:noProof/>
                <w:webHidden/>
              </w:rPr>
              <w:tab/>
            </w:r>
            <w:r>
              <w:rPr>
                <w:noProof/>
                <w:webHidden/>
              </w:rPr>
              <w:fldChar w:fldCharType="begin"/>
            </w:r>
            <w:r>
              <w:rPr>
                <w:noProof/>
                <w:webHidden/>
              </w:rPr>
              <w:instrText xml:space="preserve"> PAGEREF _Toc198302309 \h </w:instrText>
            </w:r>
            <w:r>
              <w:rPr>
                <w:noProof/>
                <w:webHidden/>
              </w:rPr>
            </w:r>
            <w:r>
              <w:rPr>
                <w:noProof/>
                <w:webHidden/>
              </w:rPr>
              <w:fldChar w:fldCharType="separate"/>
            </w:r>
            <w:r>
              <w:rPr>
                <w:noProof/>
                <w:webHidden/>
              </w:rPr>
              <w:t>35</w:t>
            </w:r>
            <w:r>
              <w:rPr>
                <w:noProof/>
                <w:webHidden/>
              </w:rPr>
              <w:fldChar w:fldCharType="end"/>
            </w:r>
          </w:hyperlink>
        </w:p>
        <w:p w14:paraId="599A820F" w14:textId="00BD3600" w:rsidR="001D358E" w:rsidRDefault="001D358E">
          <w:pPr>
            <w:pStyle w:val="31"/>
            <w:tabs>
              <w:tab w:val="right" w:leader="dot" w:pos="8296"/>
            </w:tabs>
            <w:ind w:firstLine="480"/>
            <w:rPr>
              <w:rFonts w:asciiTheme="minorHAnsi" w:eastAsiaTheme="minorEastAsia" w:hAnsiTheme="minorHAnsi"/>
              <w:noProof/>
            </w:rPr>
          </w:pPr>
          <w:hyperlink w:anchor="_Toc198302310" w:history="1">
            <w:r w:rsidRPr="0050338C">
              <w:rPr>
                <w:rStyle w:val="af1"/>
                <w:noProof/>
              </w:rPr>
              <w:t xml:space="preserve">5.3.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10 \h </w:instrText>
            </w:r>
            <w:r>
              <w:rPr>
                <w:noProof/>
                <w:webHidden/>
              </w:rPr>
            </w:r>
            <w:r>
              <w:rPr>
                <w:noProof/>
                <w:webHidden/>
              </w:rPr>
              <w:fldChar w:fldCharType="separate"/>
            </w:r>
            <w:r>
              <w:rPr>
                <w:noProof/>
                <w:webHidden/>
              </w:rPr>
              <w:t>35</w:t>
            </w:r>
            <w:r>
              <w:rPr>
                <w:noProof/>
                <w:webHidden/>
              </w:rPr>
              <w:fldChar w:fldCharType="end"/>
            </w:r>
          </w:hyperlink>
        </w:p>
        <w:p w14:paraId="177C5457" w14:textId="4ADFDA08" w:rsidR="001D358E" w:rsidRDefault="001D358E">
          <w:pPr>
            <w:pStyle w:val="31"/>
            <w:tabs>
              <w:tab w:val="right" w:leader="dot" w:pos="8296"/>
            </w:tabs>
            <w:ind w:firstLine="480"/>
            <w:rPr>
              <w:rFonts w:asciiTheme="minorHAnsi" w:eastAsiaTheme="minorEastAsia" w:hAnsiTheme="minorHAnsi"/>
              <w:noProof/>
            </w:rPr>
          </w:pPr>
          <w:hyperlink w:anchor="_Toc198302311" w:history="1">
            <w:r w:rsidRPr="0050338C">
              <w:rPr>
                <w:rStyle w:val="af1"/>
                <w:noProof/>
              </w:rPr>
              <w:t xml:space="preserve">5.3.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11 \h </w:instrText>
            </w:r>
            <w:r>
              <w:rPr>
                <w:noProof/>
                <w:webHidden/>
              </w:rPr>
            </w:r>
            <w:r>
              <w:rPr>
                <w:noProof/>
                <w:webHidden/>
              </w:rPr>
              <w:fldChar w:fldCharType="separate"/>
            </w:r>
            <w:r>
              <w:rPr>
                <w:noProof/>
                <w:webHidden/>
              </w:rPr>
              <w:t>36</w:t>
            </w:r>
            <w:r>
              <w:rPr>
                <w:noProof/>
                <w:webHidden/>
              </w:rPr>
              <w:fldChar w:fldCharType="end"/>
            </w:r>
          </w:hyperlink>
        </w:p>
        <w:p w14:paraId="17BC4DBF" w14:textId="2D57CDFC" w:rsidR="001D358E" w:rsidRDefault="001D358E">
          <w:pPr>
            <w:pStyle w:val="31"/>
            <w:tabs>
              <w:tab w:val="left" w:pos="2220"/>
              <w:tab w:val="right" w:leader="dot" w:pos="8296"/>
            </w:tabs>
            <w:ind w:firstLine="480"/>
            <w:rPr>
              <w:rFonts w:asciiTheme="minorHAnsi" w:eastAsiaTheme="minorEastAsia" w:hAnsiTheme="minorHAnsi"/>
              <w:noProof/>
            </w:rPr>
          </w:pPr>
          <w:hyperlink w:anchor="_Toc198302312" w:history="1">
            <w:r w:rsidRPr="0050338C">
              <w:rPr>
                <w:rStyle w:val="af1"/>
                <w:noProof/>
              </w:rPr>
              <w:t>5.3.3</w:t>
            </w:r>
            <w:r>
              <w:rPr>
                <w:rFonts w:asciiTheme="minorHAnsi" w:eastAsiaTheme="minorEastAsia" w:hAnsiTheme="minorHAnsi"/>
                <w:noProof/>
              </w:rPr>
              <w:tab/>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12 \h </w:instrText>
            </w:r>
            <w:r>
              <w:rPr>
                <w:noProof/>
                <w:webHidden/>
              </w:rPr>
            </w:r>
            <w:r>
              <w:rPr>
                <w:noProof/>
                <w:webHidden/>
              </w:rPr>
              <w:fldChar w:fldCharType="separate"/>
            </w:r>
            <w:r>
              <w:rPr>
                <w:noProof/>
                <w:webHidden/>
              </w:rPr>
              <w:t>37</w:t>
            </w:r>
            <w:r>
              <w:rPr>
                <w:noProof/>
                <w:webHidden/>
              </w:rPr>
              <w:fldChar w:fldCharType="end"/>
            </w:r>
          </w:hyperlink>
        </w:p>
        <w:p w14:paraId="2DFF5E72" w14:textId="58743543" w:rsidR="001D358E" w:rsidRDefault="001D358E">
          <w:pPr>
            <w:pStyle w:val="31"/>
            <w:tabs>
              <w:tab w:val="right" w:leader="dot" w:pos="8296"/>
            </w:tabs>
            <w:ind w:firstLine="480"/>
            <w:rPr>
              <w:rFonts w:asciiTheme="minorHAnsi" w:eastAsiaTheme="minorEastAsia" w:hAnsiTheme="minorHAnsi"/>
              <w:noProof/>
            </w:rPr>
          </w:pPr>
          <w:hyperlink w:anchor="_Toc198302313" w:history="1">
            <w:r w:rsidRPr="0050338C">
              <w:rPr>
                <w:rStyle w:val="af1"/>
                <w:noProof/>
              </w:rPr>
              <w:t xml:space="preserve">5.3.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13 \h </w:instrText>
            </w:r>
            <w:r>
              <w:rPr>
                <w:noProof/>
                <w:webHidden/>
              </w:rPr>
            </w:r>
            <w:r>
              <w:rPr>
                <w:noProof/>
                <w:webHidden/>
              </w:rPr>
              <w:fldChar w:fldCharType="separate"/>
            </w:r>
            <w:r>
              <w:rPr>
                <w:noProof/>
                <w:webHidden/>
              </w:rPr>
              <w:t>38</w:t>
            </w:r>
            <w:r>
              <w:rPr>
                <w:noProof/>
                <w:webHidden/>
              </w:rPr>
              <w:fldChar w:fldCharType="end"/>
            </w:r>
          </w:hyperlink>
        </w:p>
        <w:p w14:paraId="38D70EE3" w14:textId="7F648B4D" w:rsidR="001D358E" w:rsidRDefault="001D358E">
          <w:pPr>
            <w:pStyle w:val="31"/>
            <w:tabs>
              <w:tab w:val="right" w:leader="dot" w:pos="8296"/>
            </w:tabs>
            <w:ind w:firstLine="480"/>
            <w:rPr>
              <w:rFonts w:asciiTheme="minorHAnsi" w:eastAsiaTheme="minorEastAsia" w:hAnsiTheme="minorHAnsi"/>
              <w:noProof/>
            </w:rPr>
          </w:pPr>
          <w:hyperlink w:anchor="_Toc198302314" w:history="1">
            <w:r w:rsidRPr="0050338C">
              <w:rPr>
                <w:rStyle w:val="af1"/>
                <w:noProof/>
              </w:rPr>
              <w:t xml:space="preserve">5.3.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14 \h </w:instrText>
            </w:r>
            <w:r>
              <w:rPr>
                <w:noProof/>
                <w:webHidden/>
              </w:rPr>
            </w:r>
            <w:r>
              <w:rPr>
                <w:noProof/>
                <w:webHidden/>
              </w:rPr>
              <w:fldChar w:fldCharType="separate"/>
            </w:r>
            <w:r>
              <w:rPr>
                <w:noProof/>
                <w:webHidden/>
              </w:rPr>
              <w:t>39</w:t>
            </w:r>
            <w:r>
              <w:rPr>
                <w:noProof/>
                <w:webHidden/>
              </w:rPr>
              <w:fldChar w:fldCharType="end"/>
            </w:r>
          </w:hyperlink>
        </w:p>
        <w:p w14:paraId="2D62DB47" w14:textId="4F05C12A" w:rsidR="001D358E" w:rsidRDefault="001D358E">
          <w:pPr>
            <w:pStyle w:val="31"/>
            <w:tabs>
              <w:tab w:val="left" w:pos="2220"/>
              <w:tab w:val="right" w:leader="dot" w:pos="8296"/>
            </w:tabs>
            <w:ind w:firstLine="480"/>
            <w:rPr>
              <w:rFonts w:asciiTheme="minorHAnsi" w:eastAsiaTheme="minorEastAsia" w:hAnsiTheme="minorHAnsi"/>
              <w:noProof/>
            </w:rPr>
          </w:pPr>
          <w:hyperlink w:anchor="_Toc198302315" w:history="1">
            <w:r w:rsidRPr="0050338C">
              <w:rPr>
                <w:rStyle w:val="af1"/>
                <w:iCs/>
                <w:noProof/>
                <w:kern w:val="0"/>
                <w14:ligatures w14:val="none"/>
              </w:rPr>
              <w:t>5.3.6</w:t>
            </w:r>
            <w:r>
              <w:rPr>
                <w:rFonts w:asciiTheme="minorHAnsi" w:eastAsiaTheme="minorEastAsia" w:hAnsiTheme="minorHAnsi"/>
                <w:noProof/>
              </w:rPr>
              <w:tab/>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15 \h </w:instrText>
            </w:r>
            <w:r>
              <w:rPr>
                <w:noProof/>
                <w:webHidden/>
              </w:rPr>
            </w:r>
            <w:r>
              <w:rPr>
                <w:noProof/>
                <w:webHidden/>
              </w:rPr>
              <w:fldChar w:fldCharType="separate"/>
            </w:r>
            <w:r>
              <w:rPr>
                <w:noProof/>
                <w:webHidden/>
              </w:rPr>
              <w:t>40</w:t>
            </w:r>
            <w:r>
              <w:rPr>
                <w:noProof/>
                <w:webHidden/>
              </w:rPr>
              <w:fldChar w:fldCharType="end"/>
            </w:r>
          </w:hyperlink>
        </w:p>
        <w:p w14:paraId="44831134" w14:textId="393CE537" w:rsidR="001D358E" w:rsidRDefault="001D358E">
          <w:pPr>
            <w:pStyle w:val="31"/>
            <w:tabs>
              <w:tab w:val="right" w:leader="dot" w:pos="8296"/>
            </w:tabs>
            <w:ind w:firstLine="480"/>
            <w:rPr>
              <w:rFonts w:asciiTheme="minorHAnsi" w:eastAsiaTheme="minorEastAsia" w:hAnsiTheme="minorHAnsi"/>
              <w:noProof/>
            </w:rPr>
          </w:pPr>
          <w:hyperlink w:anchor="_Toc198302316" w:history="1">
            <w:r w:rsidRPr="0050338C">
              <w:rPr>
                <w:rStyle w:val="af1"/>
                <w:noProof/>
              </w:rPr>
              <w:t xml:space="preserve">5.3.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16 \h </w:instrText>
            </w:r>
            <w:r>
              <w:rPr>
                <w:noProof/>
                <w:webHidden/>
              </w:rPr>
            </w:r>
            <w:r>
              <w:rPr>
                <w:noProof/>
                <w:webHidden/>
              </w:rPr>
              <w:fldChar w:fldCharType="separate"/>
            </w:r>
            <w:r>
              <w:rPr>
                <w:noProof/>
                <w:webHidden/>
              </w:rPr>
              <w:t>41</w:t>
            </w:r>
            <w:r>
              <w:rPr>
                <w:noProof/>
                <w:webHidden/>
              </w:rPr>
              <w:fldChar w:fldCharType="end"/>
            </w:r>
          </w:hyperlink>
        </w:p>
        <w:p w14:paraId="7337CCA2" w14:textId="65FB2B61" w:rsidR="001D358E" w:rsidRDefault="001D358E">
          <w:pPr>
            <w:pStyle w:val="21"/>
            <w:tabs>
              <w:tab w:val="right" w:leader="dot" w:pos="8296"/>
            </w:tabs>
            <w:ind w:firstLine="480"/>
            <w:rPr>
              <w:rFonts w:asciiTheme="minorHAnsi" w:eastAsiaTheme="minorEastAsia" w:hAnsiTheme="minorHAnsi"/>
              <w:noProof/>
            </w:rPr>
          </w:pPr>
          <w:hyperlink w:anchor="_Toc198302317" w:history="1">
            <w:r w:rsidRPr="0050338C">
              <w:rPr>
                <w:rStyle w:val="af1"/>
                <w:rFonts w:hint="eastAsia"/>
                <w:noProof/>
              </w:rPr>
              <w:t>階段三、</w:t>
            </w:r>
            <w:r w:rsidRPr="0050338C">
              <w:rPr>
                <w:rStyle w:val="af1"/>
                <w:rFonts w:hint="eastAsia"/>
                <w:bCs/>
                <w:noProof/>
              </w:rPr>
              <w:t>「銷售與推廣」</w:t>
            </w:r>
            <w:r>
              <w:rPr>
                <w:noProof/>
                <w:webHidden/>
              </w:rPr>
              <w:tab/>
            </w:r>
            <w:r>
              <w:rPr>
                <w:noProof/>
                <w:webHidden/>
              </w:rPr>
              <w:fldChar w:fldCharType="begin"/>
            </w:r>
            <w:r>
              <w:rPr>
                <w:noProof/>
                <w:webHidden/>
              </w:rPr>
              <w:instrText xml:space="preserve"> PAGEREF _Toc198302317 \h </w:instrText>
            </w:r>
            <w:r>
              <w:rPr>
                <w:noProof/>
                <w:webHidden/>
              </w:rPr>
            </w:r>
            <w:r>
              <w:rPr>
                <w:noProof/>
                <w:webHidden/>
              </w:rPr>
              <w:fldChar w:fldCharType="separate"/>
            </w:r>
            <w:r>
              <w:rPr>
                <w:noProof/>
                <w:webHidden/>
              </w:rPr>
              <w:t>42</w:t>
            </w:r>
            <w:r>
              <w:rPr>
                <w:noProof/>
                <w:webHidden/>
              </w:rPr>
              <w:fldChar w:fldCharType="end"/>
            </w:r>
          </w:hyperlink>
        </w:p>
        <w:p w14:paraId="3EB24D66" w14:textId="2CFD532E" w:rsidR="001D358E" w:rsidRDefault="001D358E">
          <w:pPr>
            <w:pStyle w:val="21"/>
            <w:tabs>
              <w:tab w:val="right" w:leader="dot" w:pos="8296"/>
            </w:tabs>
            <w:ind w:firstLine="480"/>
            <w:rPr>
              <w:rFonts w:asciiTheme="minorHAnsi" w:eastAsiaTheme="minorEastAsia" w:hAnsiTheme="minorHAnsi"/>
              <w:noProof/>
            </w:rPr>
          </w:pPr>
          <w:hyperlink w:anchor="_Toc198302318" w:history="1">
            <w:r w:rsidRPr="0050338C">
              <w:rPr>
                <w:rStyle w:val="af1"/>
                <w:noProof/>
              </w:rPr>
              <w:t xml:space="preserve">5.4 </w:t>
            </w:r>
            <w:r w:rsidRPr="0050338C">
              <w:rPr>
                <w:rStyle w:val="af1"/>
                <w:rFonts w:hint="eastAsia"/>
                <w:noProof/>
              </w:rPr>
              <w:t>第三階段：銷售與推廣</w:t>
            </w:r>
            <w:r>
              <w:rPr>
                <w:noProof/>
                <w:webHidden/>
              </w:rPr>
              <w:tab/>
            </w:r>
            <w:r>
              <w:rPr>
                <w:noProof/>
                <w:webHidden/>
              </w:rPr>
              <w:fldChar w:fldCharType="begin"/>
            </w:r>
            <w:r>
              <w:rPr>
                <w:noProof/>
                <w:webHidden/>
              </w:rPr>
              <w:instrText xml:space="preserve"> PAGEREF _Toc198302318 \h </w:instrText>
            </w:r>
            <w:r>
              <w:rPr>
                <w:noProof/>
                <w:webHidden/>
              </w:rPr>
            </w:r>
            <w:r>
              <w:rPr>
                <w:noProof/>
                <w:webHidden/>
              </w:rPr>
              <w:fldChar w:fldCharType="separate"/>
            </w:r>
            <w:r>
              <w:rPr>
                <w:noProof/>
                <w:webHidden/>
              </w:rPr>
              <w:t>43</w:t>
            </w:r>
            <w:r>
              <w:rPr>
                <w:noProof/>
                <w:webHidden/>
              </w:rPr>
              <w:fldChar w:fldCharType="end"/>
            </w:r>
          </w:hyperlink>
        </w:p>
        <w:p w14:paraId="59502748" w14:textId="45E7C6EC" w:rsidR="001D358E" w:rsidRDefault="001D358E">
          <w:pPr>
            <w:pStyle w:val="31"/>
            <w:tabs>
              <w:tab w:val="right" w:leader="dot" w:pos="8296"/>
            </w:tabs>
            <w:ind w:firstLine="480"/>
            <w:rPr>
              <w:rFonts w:asciiTheme="minorHAnsi" w:eastAsiaTheme="minorEastAsia" w:hAnsiTheme="minorHAnsi"/>
              <w:noProof/>
            </w:rPr>
          </w:pPr>
          <w:hyperlink w:anchor="_Toc198302319" w:history="1">
            <w:r w:rsidRPr="0050338C">
              <w:rPr>
                <w:rStyle w:val="af1"/>
                <w:noProof/>
              </w:rPr>
              <w:t xml:space="preserve">5.4.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19 \h </w:instrText>
            </w:r>
            <w:r>
              <w:rPr>
                <w:noProof/>
                <w:webHidden/>
              </w:rPr>
            </w:r>
            <w:r>
              <w:rPr>
                <w:noProof/>
                <w:webHidden/>
              </w:rPr>
              <w:fldChar w:fldCharType="separate"/>
            </w:r>
            <w:r>
              <w:rPr>
                <w:noProof/>
                <w:webHidden/>
              </w:rPr>
              <w:t>43</w:t>
            </w:r>
            <w:r>
              <w:rPr>
                <w:noProof/>
                <w:webHidden/>
              </w:rPr>
              <w:fldChar w:fldCharType="end"/>
            </w:r>
          </w:hyperlink>
        </w:p>
        <w:p w14:paraId="72FFDE34" w14:textId="219EDA0E" w:rsidR="001D358E" w:rsidRDefault="001D358E">
          <w:pPr>
            <w:pStyle w:val="31"/>
            <w:tabs>
              <w:tab w:val="right" w:leader="dot" w:pos="8296"/>
            </w:tabs>
            <w:ind w:firstLine="480"/>
            <w:rPr>
              <w:rFonts w:asciiTheme="minorHAnsi" w:eastAsiaTheme="minorEastAsia" w:hAnsiTheme="minorHAnsi"/>
              <w:noProof/>
            </w:rPr>
          </w:pPr>
          <w:hyperlink w:anchor="_Toc198302320" w:history="1">
            <w:r w:rsidRPr="0050338C">
              <w:rPr>
                <w:rStyle w:val="af1"/>
                <w:noProof/>
              </w:rPr>
              <w:t xml:space="preserve">5.4.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20 \h </w:instrText>
            </w:r>
            <w:r>
              <w:rPr>
                <w:noProof/>
                <w:webHidden/>
              </w:rPr>
            </w:r>
            <w:r>
              <w:rPr>
                <w:noProof/>
                <w:webHidden/>
              </w:rPr>
              <w:fldChar w:fldCharType="separate"/>
            </w:r>
            <w:r>
              <w:rPr>
                <w:noProof/>
                <w:webHidden/>
              </w:rPr>
              <w:t>43</w:t>
            </w:r>
            <w:r>
              <w:rPr>
                <w:noProof/>
                <w:webHidden/>
              </w:rPr>
              <w:fldChar w:fldCharType="end"/>
            </w:r>
          </w:hyperlink>
        </w:p>
        <w:p w14:paraId="5CFC640E" w14:textId="6D1A6BA3" w:rsidR="001D358E" w:rsidRDefault="001D358E">
          <w:pPr>
            <w:pStyle w:val="31"/>
            <w:tabs>
              <w:tab w:val="right" w:leader="dot" w:pos="8296"/>
            </w:tabs>
            <w:ind w:firstLine="480"/>
            <w:rPr>
              <w:rFonts w:asciiTheme="minorHAnsi" w:eastAsiaTheme="minorEastAsia" w:hAnsiTheme="minorHAnsi"/>
              <w:noProof/>
            </w:rPr>
          </w:pPr>
          <w:hyperlink w:anchor="_Toc198302321" w:history="1">
            <w:r w:rsidRPr="0050338C">
              <w:rPr>
                <w:rStyle w:val="af1"/>
                <w:noProof/>
              </w:rPr>
              <w:t xml:space="preserve">5.4.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21 \h </w:instrText>
            </w:r>
            <w:r>
              <w:rPr>
                <w:noProof/>
                <w:webHidden/>
              </w:rPr>
            </w:r>
            <w:r>
              <w:rPr>
                <w:noProof/>
                <w:webHidden/>
              </w:rPr>
              <w:fldChar w:fldCharType="separate"/>
            </w:r>
            <w:r>
              <w:rPr>
                <w:noProof/>
                <w:webHidden/>
              </w:rPr>
              <w:t>44</w:t>
            </w:r>
            <w:r>
              <w:rPr>
                <w:noProof/>
                <w:webHidden/>
              </w:rPr>
              <w:fldChar w:fldCharType="end"/>
            </w:r>
          </w:hyperlink>
        </w:p>
        <w:p w14:paraId="59974DF8" w14:textId="4ABF9101" w:rsidR="001D358E" w:rsidRDefault="001D358E">
          <w:pPr>
            <w:pStyle w:val="31"/>
            <w:tabs>
              <w:tab w:val="right" w:leader="dot" w:pos="8296"/>
            </w:tabs>
            <w:ind w:firstLine="480"/>
            <w:rPr>
              <w:rFonts w:asciiTheme="minorHAnsi" w:eastAsiaTheme="minorEastAsia" w:hAnsiTheme="minorHAnsi"/>
              <w:noProof/>
            </w:rPr>
          </w:pPr>
          <w:hyperlink w:anchor="_Toc198302322" w:history="1">
            <w:r w:rsidRPr="0050338C">
              <w:rPr>
                <w:rStyle w:val="af1"/>
                <w:noProof/>
              </w:rPr>
              <w:t xml:space="preserve">5.4.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22 \h </w:instrText>
            </w:r>
            <w:r>
              <w:rPr>
                <w:noProof/>
                <w:webHidden/>
              </w:rPr>
            </w:r>
            <w:r>
              <w:rPr>
                <w:noProof/>
                <w:webHidden/>
              </w:rPr>
              <w:fldChar w:fldCharType="separate"/>
            </w:r>
            <w:r>
              <w:rPr>
                <w:noProof/>
                <w:webHidden/>
              </w:rPr>
              <w:t>44</w:t>
            </w:r>
            <w:r>
              <w:rPr>
                <w:noProof/>
                <w:webHidden/>
              </w:rPr>
              <w:fldChar w:fldCharType="end"/>
            </w:r>
          </w:hyperlink>
        </w:p>
        <w:p w14:paraId="1C96F79E" w14:textId="2E0F93ED" w:rsidR="001D358E" w:rsidRDefault="001D358E">
          <w:pPr>
            <w:pStyle w:val="31"/>
            <w:tabs>
              <w:tab w:val="right" w:leader="dot" w:pos="8296"/>
            </w:tabs>
            <w:ind w:firstLine="480"/>
            <w:rPr>
              <w:rFonts w:asciiTheme="minorHAnsi" w:eastAsiaTheme="minorEastAsia" w:hAnsiTheme="minorHAnsi"/>
              <w:noProof/>
            </w:rPr>
          </w:pPr>
          <w:hyperlink w:anchor="_Toc198302323" w:history="1">
            <w:r w:rsidRPr="0050338C">
              <w:rPr>
                <w:rStyle w:val="af1"/>
                <w:noProof/>
              </w:rPr>
              <w:t xml:space="preserve">5.4.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23 \h </w:instrText>
            </w:r>
            <w:r>
              <w:rPr>
                <w:noProof/>
                <w:webHidden/>
              </w:rPr>
            </w:r>
            <w:r>
              <w:rPr>
                <w:noProof/>
                <w:webHidden/>
              </w:rPr>
              <w:fldChar w:fldCharType="separate"/>
            </w:r>
            <w:r>
              <w:rPr>
                <w:noProof/>
                <w:webHidden/>
              </w:rPr>
              <w:t>44</w:t>
            </w:r>
            <w:r>
              <w:rPr>
                <w:noProof/>
                <w:webHidden/>
              </w:rPr>
              <w:fldChar w:fldCharType="end"/>
            </w:r>
          </w:hyperlink>
        </w:p>
        <w:p w14:paraId="66A617AD" w14:textId="1C2CB259" w:rsidR="001D358E" w:rsidRDefault="001D358E">
          <w:pPr>
            <w:pStyle w:val="31"/>
            <w:tabs>
              <w:tab w:val="right" w:leader="dot" w:pos="8296"/>
            </w:tabs>
            <w:ind w:firstLine="480"/>
            <w:rPr>
              <w:rFonts w:asciiTheme="minorHAnsi" w:eastAsiaTheme="minorEastAsia" w:hAnsiTheme="minorHAnsi"/>
              <w:noProof/>
            </w:rPr>
          </w:pPr>
          <w:hyperlink w:anchor="_Toc198302324" w:history="1">
            <w:r w:rsidRPr="0050338C">
              <w:rPr>
                <w:rStyle w:val="af1"/>
                <w:noProof/>
              </w:rPr>
              <w:t xml:space="preserve">5.4.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24 \h </w:instrText>
            </w:r>
            <w:r>
              <w:rPr>
                <w:noProof/>
                <w:webHidden/>
              </w:rPr>
            </w:r>
            <w:r>
              <w:rPr>
                <w:noProof/>
                <w:webHidden/>
              </w:rPr>
              <w:fldChar w:fldCharType="separate"/>
            </w:r>
            <w:r>
              <w:rPr>
                <w:noProof/>
                <w:webHidden/>
              </w:rPr>
              <w:t>45</w:t>
            </w:r>
            <w:r>
              <w:rPr>
                <w:noProof/>
                <w:webHidden/>
              </w:rPr>
              <w:fldChar w:fldCharType="end"/>
            </w:r>
          </w:hyperlink>
        </w:p>
        <w:p w14:paraId="0CE7394B" w14:textId="669939BE" w:rsidR="001D358E" w:rsidRDefault="001D358E">
          <w:pPr>
            <w:pStyle w:val="31"/>
            <w:tabs>
              <w:tab w:val="right" w:leader="dot" w:pos="8296"/>
            </w:tabs>
            <w:ind w:firstLine="480"/>
            <w:rPr>
              <w:rFonts w:asciiTheme="minorHAnsi" w:eastAsiaTheme="minorEastAsia" w:hAnsiTheme="minorHAnsi"/>
              <w:noProof/>
            </w:rPr>
          </w:pPr>
          <w:hyperlink w:anchor="_Toc198302325" w:history="1">
            <w:r w:rsidRPr="0050338C">
              <w:rPr>
                <w:rStyle w:val="af1"/>
                <w:noProof/>
              </w:rPr>
              <w:t xml:space="preserve">5.4.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25 \h </w:instrText>
            </w:r>
            <w:r>
              <w:rPr>
                <w:noProof/>
                <w:webHidden/>
              </w:rPr>
            </w:r>
            <w:r>
              <w:rPr>
                <w:noProof/>
                <w:webHidden/>
              </w:rPr>
              <w:fldChar w:fldCharType="separate"/>
            </w:r>
            <w:r>
              <w:rPr>
                <w:noProof/>
                <w:webHidden/>
              </w:rPr>
              <w:t>45</w:t>
            </w:r>
            <w:r>
              <w:rPr>
                <w:noProof/>
                <w:webHidden/>
              </w:rPr>
              <w:fldChar w:fldCharType="end"/>
            </w:r>
          </w:hyperlink>
        </w:p>
        <w:p w14:paraId="1D8DA5E0" w14:textId="6A1749F1" w:rsidR="001D358E" w:rsidRDefault="001D358E">
          <w:pPr>
            <w:pStyle w:val="21"/>
            <w:tabs>
              <w:tab w:val="right" w:leader="dot" w:pos="8296"/>
            </w:tabs>
            <w:ind w:firstLine="480"/>
            <w:rPr>
              <w:rFonts w:asciiTheme="minorHAnsi" w:eastAsiaTheme="minorEastAsia" w:hAnsiTheme="minorHAnsi"/>
              <w:noProof/>
            </w:rPr>
          </w:pPr>
          <w:hyperlink w:anchor="_Toc198302326" w:history="1">
            <w:r w:rsidRPr="0050338C">
              <w:rPr>
                <w:rStyle w:val="af1"/>
                <w:rFonts w:hint="eastAsia"/>
                <w:noProof/>
              </w:rPr>
              <w:t>階段四、</w:t>
            </w:r>
            <w:r w:rsidRPr="0050338C">
              <w:rPr>
                <w:rStyle w:val="af1"/>
                <w:rFonts w:hint="eastAsia"/>
                <w:bCs/>
                <w:noProof/>
              </w:rPr>
              <w:t>「多元新應用」</w:t>
            </w:r>
            <w:r>
              <w:rPr>
                <w:noProof/>
                <w:webHidden/>
              </w:rPr>
              <w:tab/>
            </w:r>
            <w:r>
              <w:rPr>
                <w:noProof/>
                <w:webHidden/>
              </w:rPr>
              <w:fldChar w:fldCharType="begin"/>
            </w:r>
            <w:r>
              <w:rPr>
                <w:noProof/>
                <w:webHidden/>
              </w:rPr>
              <w:instrText xml:space="preserve"> PAGEREF _Toc198302326 \h </w:instrText>
            </w:r>
            <w:r>
              <w:rPr>
                <w:noProof/>
                <w:webHidden/>
              </w:rPr>
            </w:r>
            <w:r>
              <w:rPr>
                <w:noProof/>
                <w:webHidden/>
              </w:rPr>
              <w:fldChar w:fldCharType="separate"/>
            </w:r>
            <w:r>
              <w:rPr>
                <w:noProof/>
                <w:webHidden/>
              </w:rPr>
              <w:t>45</w:t>
            </w:r>
            <w:r>
              <w:rPr>
                <w:noProof/>
                <w:webHidden/>
              </w:rPr>
              <w:fldChar w:fldCharType="end"/>
            </w:r>
          </w:hyperlink>
        </w:p>
        <w:p w14:paraId="5E213B9E" w14:textId="1A85F416" w:rsidR="001D358E" w:rsidRDefault="001D358E">
          <w:pPr>
            <w:pStyle w:val="21"/>
            <w:tabs>
              <w:tab w:val="right" w:leader="dot" w:pos="8296"/>
            </w:tabs>
            <w:ind w:firstLine="480"/>
            <w:rPr>
              <w:rFonts w:asciiTheme="minorHAnsi" w:eastAsiaTheme="minorEastAsia" w:hAnsiTheme="minorHAnsi"/>
              <w:noProof/>
            </w:rPr>
          </w:pPr>
          <w:hyperlink w:anchor="_Toc198302327" w:history="1">
            <w:r w:rsidRPr="0050338C">
              <w:rPr>
                <w:rStyle w:val="af1"/>
                <w:noProof/>
              </w:rPr>
              <w:t xml:space="preserve">5.5 </w:t>
            </w:r>
            <w:r w:rsidRPr="0050338C">
              <w:rPr>
                <w:rStyle w:val="af1"/>
                <w:rFonts w:hint="eastAsia"/>
                <w:noProof/>
              </w:rPr>
              <w:t>第四階段：多元新應用</w:t>
            </w:r>
            <w:r>
              <w:rPr>
                <w:noProof/>
                <w:webHidden/>
              </w:rPr>
              <w:tab/>
            </w:r>
            <w:r>
              <w:rPr>
                <w:noProof/>
                <w:webHidden/>
              </w:rPr>
              <w:fldChar w:fldCharType="begin"/>
            </w:r>
            <w:r>
              <w:rPr>
                <w:noProof/>
                <w:webHidden/>
              </w:rPr>
              <w:instrText xml:space="preserve"> PAGEREF _Toc198302327 \h </w:instrText>
            </w:r>
            <w:r>
              <w:rPr>
                <w:noProof/>
                <w:webHidden/>
              </w:rPr>
            </w:r>
            <w:r>
              <w:rPr>
                <w:noProof/>
                <w:webHidden/>
              </w:rPr>
              <w:fldChar w:fldCharType="separate"/>
            </w:r>
            <w:r>
              <w:rPr>
                <w:noProof/>
                <w:webHidden/>
              </w:rPr>
              <w:t>46</w:t>
            </w:r>
            <w:r>
              <w:rPr>
                <w:noProof/>
                <w:webHidden/>
              </w:rPr>
              <w:fldChar w:fldCharType="end"/>
            </w:r>
          </w:hyperlink>
        </w:p>
        <w:p w14:paraId="3BF913E9" w14:textId="55D9247C" w:rsidR="001D358E" w:rsidRDefault="001D358E">
          <w:pPr>
            <w:pStyle w:val="31"/>
            <w:tabs>
              <w:tab w:val="right" w:leader="dot" w:pos="8296"/>
            </w:tabs>
            <w:ind w:firstLine="480"/>
            <w:rPr>
              <w:rFonts w:asciiTheme="minorHAnsi" w:eastAsiaTheme="minorEastAsia" w:hAnsiTheme="minorHAnsi"/>
              <w:noProof/>
            </w:rPr>
          </w:pPr>
          <w:hyperlink w:anchor="_Toc198302328" w:history="1">
            <w:r w:rsidRPr="0050338C">
              <w:rPr>
                <w:rStyle w:val="af1"/>
                <w:noProof/>
              </w:rPr>
              <w:t xml:space="preserve">5.5.1 </w:t>
            </w:r>
            <w:r w:rsidRPr="0050338C">
              <w:rPr>
                <w:rStyle w:val="af1"/>
                <w:rFonts w:hint="eastAsia"/>
                <w:noProof/>
              </w:rPr>
              <w:t>產業需求</w:t>
            </w:r>
            <w:r>
              <w:rPr>
                <w:noProof/>
                <w:webHidden/>
              </w:rPr>
              <w:tab/>
            </w:r>
            <w:r>
              <w:rPr>
                <w:noProof/>
                <w:webHidden/>
              </w:rPr>
              <w:fldChar w:fldCharType="begin"/>
            </w:r>
            <w:r>
              <w:rPr>
                <w:noProof/>
                <w:webHidden/>
              </w:rPr>
              <w:instrText xml:space="preserve"> PAGEREF _Toc198302328 \h </w:instrText>
            </w:r>
            <w:r>
              <w:rPr>
                <w:noProof/>
                <w:webHidden/>
              </w:rPr>
            </w:r>
            <w:r>
              <w:rPr>
                <w:noProof/>
                <w:webHidden/>
              </w:rPr>
              <w:fldChar w:fldCharType="separate"/>
            </w:r>
            <w:r>
              <w:rPr>
                <w:noProof/>
                <w:webHidden/>
              </w:rPr>
              <w:t>46</w:t>
            </w:r>
            <w:r>
              <w:rPr>
                <w:noProof/>
                <w:webHidden/>
              </w:rPr>
              <w:fldChar w:fldCharType="end"/>
            </w:r>
          </w:hyperlink>
        </w:p>
        <w:p w14:paraId="5D7DA09E" w14:textId="4CDB0B03" w:rsidR="001D358E" w:rsidRDefault="001D358E">
          <w:pPr>
            <w:pStyle w:val="31"/>
            <w:tabs>
              <w:tab w:val="right" w:leader="dot" w:pos="8296"/>
            </w:tabs>
            <w:ind w:firstLine="480"/>
            <w:rPr>
              <w:rFonts w:asciiTheme="minorHAnsi" w:eastAsiaTheme="minorEastAsia" w:hAnsiTheme="minorHAnsi"/>
              <w:noProof/>
            </w:rPr>
          </w:pPr>
          <w:hyperlink w:anchor="_Toc198302329" w:history="1">
            <w:r w:rsidRPr="0050338C">
              <w:rPr>
                <w:rStyle w:val="af1"/>
                <w:noProof/>
              </w:rPr>
              <w:t xml:space="preserve">5.5.2 </w:t>
            </w:r>
            <w:r w:rsidRPr="0050338C">
              <w:rPr>
                <w:rStyle w:val="af1"/>
                <w:rFonts w:hint="eastAsia"/>
                <w:noProof/>
              </w:rPr>
              <w:t>企業能力</w:t>
            </w:r>
            <w:r>
              <w:rPr>
                <w:noProof/>
                <w:webHidden/>
              </w:rPr>
              <w:tab/>
            </w:r>
            <w:r>
              <w:rPr>
                <w:noProof/>
                <w:webHidden/>
              </w:rPr>
              <w:fldChar w:fldCharType="begin"/>
            </w:r>
            <w:r>
              <w:rPr>
                <w:noProof/>
                <w:webHidden/>
              </w:rPr>
              <w:instrText xml:space="preserve"> PAGEREF _Toc198302329 \h </w:instrText>
            </w:r>
            <w:r>
              <w:rPr>
                <w:noProof/>
                <w:webHidden/>
              </w:rPr>
            </w:r>
            <w:r>
              <w:rPr>
                <w:noProof/>
                <w:webHidden/>
              </w:rPr>
              <w:fldChar w:fldCharType="separate"/>
            </w:r>
            <w:r>
              <w:rPr>
                <w:noProof/>
                <w:webHidden/>
              </w:rPr>
              <w:t>47</w:t>
            </w:r>
            <w:r>
              <w:rPr>
                <w:noProof/>
                <w:webHidden/>
              </w:rPr>
              <w:fldChar w:fldCharType="end"/>
            </w:r>
          </w:hyperlink>
        </w:p>
        <w:p w14:paraId="3787B879" w14:textId="67A17238" w:rsidR="001D358E" w:rsidRDefault="001D358E">
          <w:pPr>
            <w:pStyle w:val="31"/>
            <w:tabs>
              <w:tab w:val="right" w:leader="dot" w:pos="8296"/>
            </w:tabs>
            <w:ind w:firstLine="480"/>
            <w:rPr>
              <w:rFonts w:asciiTheme="minorHAnsi" w:eastAsiaTheme="minorEastAsia" w:hAnsiTheme="minorHAnsi"/>
              <w:noProof/>
            </w:rPr>
          </w:pPr>
          <w:hyperlink w:anchor="_Toc198302330" w:history="1">
            <w:r w:rsidRPr="0050338C">
              <w:rPr>
                <w:rStyle w:val="af1"/>
                <w:noProof/>
              </w:rPr>
              <w:t xml:space="preserve">5.5.3 </w:t>
            </w:r>
            <w:r w:rsidRPr="0050338C">
              <w:rPr>
                <w:rStyle w:val="af1"/>
                <w:rFonts w:hint="eastAsia"/>
                <w:noProof/>
              </w:rPr>
              <w:t>探索可供性</w:t>
            </w:r>
            <w:r>
              <w:rPr>
                <w:noProof/>
                <w:webHidden/>
              </w:rPr>
              <w:tab/>
            </w:r>
            <w:r>
              <w:rPr>
                <w:noProof/>
                <w:webHidden/>
              </w:rPr>
              <w:fldChar w:fldCharType="begin"/>
            </w:r>
            <w:r>
              <w:rPr>
                <w:noProof/>
                <w:webHidden/>
              </w:rPr>
              <w:instrText xml:space="preserve"> PAGEREF _Toc198302330 \h </w:instrText>
            </w:r>
            <w:r>
              <w:rPr>
                <w:noProof/>
                <w:webHidden/>
              </w:rPr>
            </w:r>
            <w:r>
              <w:rPr>
                <w:noProof/>
                <w:webHidden/>
              </w:rPr>
              <w:fldChar w:fldCharType="separate"/>
            </w:r>
            <w:r>
              <w:rPr>
                <w:noProof/>
                <w:webHidden/>
              </w:rPr>
              <w:t>48</w:t>
            </w:r>
            <w:r>
              <w:rPr>
                <w:noProof/>
                <w:webHidden/>
              </w:rPr>
              <w:fldChar w:fldCharType="end"/>
            </w:r>
          </w:hyperlink>
        </w:p>
        <w:p w14:paraId="6CBCC316" w14:textId="6451972A" w:rsidR="001D358E" w:rsidRDefault="001D358E">
          <w:pPr>
            <w:pStyle w:val="31"/>
            <w:tabs>
              <w:tab w:val="right" w:leader="dot" w:pos="8296"/>
            </w:tabs>
            <w:ind w:firstLine="480"/>
            <w:rPr>
              <w:rFonts w:asciiTheme="minorHAnsi" w:eastAsiaTheme="minorEastAsia" w:hAnsiTheme="minorHAnsi"/>
              <w:noProof/>
            </w:rPr>
          </w:pPr>
          <w:hyperlink w:anchor="_Toc198302331" w:history="1">
            <w:r w:rsidRPr="0050338C">
              <w:rPr>
                <w:rStyle w:val="af1"/>
                <w:noProof/>
              </w:rPr>
              <w:t xml:space="preserve">5.5.4 </w:t>
            </w:r>
            <w:r w:rsidRPr="0050338C">
              <w:rPr>
                <w:rStyle w:val="af1"/>
                <w:rFonts w:hint="eastAsia"/>
                <w:noProof/>
              </w:rPr>
              <w:t>深耕運用</w:t>
            </w:r>
            <w:r>
              <w:rPr>
                <w:noProof/>
                <w:webHidden/>
              </w:rPr>
              <w:tab/>
            </w:r>
            <w:r>
              <w:rPr>
                <w:noProof/>
                <w:webHidden/>
              </w:rPr>
              <w:fldChar w:fldCharType="begin"/>
            </w:r>
            <w:r>
              <w:rPr>
                <w:noProof/>
                <w:webHidden/>
              </w:rPr>
              <w:instrText xml:space="preserve"> PAGEREF _Toc198302331 \h </w:instrText>
            </w:r>
            <w:r>
              <w:rPr>
                <w:noProof/>
                <w:webHidden/>
              </w:rPr>
            </w:r>
            <w:r>
              <w:rPr>
                <w:noProof/>
                <w:webHidden/>
              </w:rPr>
              <w:fldChar w:fldCharType="separate"/>
            </w:r>
            <w:r>
              <w:rPr>
                <w:noProof/>
                <w:webHidden/>
              </w:rPr>
              <w:t>49</w:t>
            </w:r>
            <w:r>
              <w:rPr>
                <w:noProof/>
                <w:webHidden/>
              </w:rPr>
              <w:fldChar w:fldCharType="end"/>
            </w:r>
          </w:hyperlink>
        </w:p>
        <w:p w14:paraId="209507A0" w14:textId="0B711456" w:rsidR="001D358E" w:rsidRDefault="001D358E">
          <w:pPr>
            <w:pStyle w:val="31"/>
            <w:tabs>
              <w:tab w:val="right" w:leader="dot" w:pos="8296"/>
            </w:tabs>
            <w:ind w:firstLine="480"/>
            <w:rPr>
              <w:rFonts w:asciiTheme="minorHAnsi" w:eastAsiaTheme="minorEastAsia" w:hAnsiTheme="minorHAnsi"/>
              <w:noProof/>
            </w:rPr>
          </w:pPr>
          <w:hyperlink w:anchor="_Toc198302332" w:history="1">
            <w:r w:rsidRPr="0050338C">
              <w:rPr>
                <w:rStyle w:val="af1"/>
                <w:noProof/>
              </w:rPr>
              <w:t xml:space="preserve">5.5.5 </w:t>
            </w:r>
            <w:r w:rsidRPr="0050338C">
              <w:rPr>
                <w:rStyle w:val="af1"/>
                <w:rFonts w:hint="eastAsia"/>
                <w:noProof/>
              </w:rPr>
              <w:t>創新探索</w:t>
            </w:r>
            <w:r>
              <w:rPr>
                <w:noProof/>
                <w:webHidden/>
              </w:rPr>
              <w:tab/>
            </w:r>
            <w:r>
              <w:rPr>
                <w:noProof/>
                <w:webHidden/>
              </w:rPr>
              <w:fldChar w:fldCharType="begin"/>
            </w:r>
            <w:r>
              <w:rPr>
                <w:noProof/>
                <w:webHidden/>
              </w:rPr>
              <w:instrText xml:space="preserve"> PAGEREF _Toc198302332 \h </w:instrText>
            </w:r>
            <w:r>
              <w:rPr>
                <w:noProof/>
                <w:webHidden/>
              </w:rPr>
            </w:r>
            <w:r>
              <w:rPr>
                <w:noProof/>
                <w:webHidden/>
              </w:rPr>
              <w:fldChar w:fldCharType="separate"/>
            </w:r>
            <w:r>
              <w:rPr>
                <w:noProof/>
                <w:webHidden/>
              </w:rPr>
              <w:t>49</w:t>
            </w:r>
            <w:r>
              <w:rPr>
                <w:noProof/>
                <w:webHidden/>
              </w:rPr>
              <w:fldChar w:fldCharType="end"/>
            </w:r>
          </w:hyperlink>
        </w:p>
        <w:p w14:paraId="10523682" w14:textId="271BD038" w:rsidR="001D358E" w:rsidRDefault="001D358E">
          <w:pPr>
            <w:pStyle w:val="31"/>
            <w:tabs>
              <w:tab w:val="right" w:leader="dot" w:pos="8296"/>
            </w:tabs>
            <w:ind w:firstLine="480"/>
            <w:rPr>
              <w:rFonts w:asciiTheme="minorHAnsi" w:eastAsiaTheme="minorEastAsia" w:hAnsiTheme="minorHAnsi"/>
              <w:noProof/>
            </w:rPr>
          </w:pPr>
          <w:hyperlink w:anchor="_Toc198302333" w:history="1">
            <w:r w:rsidRPr="0050338C">
              <w:rPr>
                <w:rStyle w:val="af1"/>
                <w:noProof/>
              </w:rPr>
              <w:t xml:space="preserve">5.5.6 </w:t>
            </w:r>
            <w:r w:rsidRPr="0050338C">
              <w:rPr>
                <w:rStyle w:val="af1"/>
                <w:rFonts w:hint="eastAsia"/>
                <w:noProof/>
              </w:rPr>
              <w:t>平衡機制</w:t>
            </w:r>
            <w:r>
              <w:rPr>
                <w:noProof/>
                <w:webHidden/>
              </w:rPr>
              <w:tab/>
            </w:r>
            <w:r>
              <w:rPr>
                <w:noProof/>
                <w:webHidden/>
              </w:rPr>
              <w:fldChar w:fldCharType="begin"/>
            </w:r>
            <w:r>
              <w:rPr>
                <w:noProof/>
                <w:webHidden/>
              </w:rPr>
              <w:instrText xml:space="preserve"> PAGEREF _Toc198302333 \h </w:instrText>
            </w:r>
            <w:r>
              <w:rPr>
                <w:noProof/>
                <w:webHidden/>
              </w:rPr>
            </w:r>
            <w:r>
              <w:rPr>
                <w:noProof/>
                <w:webHidden/>
              </w:rPr>
              <w:fldChar w:fldCharType="separate"/>
            </w:r>
            <w:r>
              <w:rPr>
                <w:noProof/>
                <w:webHidden/>
              </w:rPr>
              <w:t>50</w:t>
            </w:r>
            <w:r>
              <w:rPr>
                <w:noProof/>
                <w:webHidden/>
              </w:rPr>
              <w:fldChar w:fldCharType="end"/>
            </w:r>
          </w:hyperlink>
        </w:p>
        <w:p w14:paraId="3D01C13D" w14:textId="06E47A2D" w:rsidR="001D358E" w:rsidRDefault="001D358E">
          <w:pPr>
            <w:pStyle w:val="31"/>
            <w:tabs>
              <w:tab w:val="right" w:leader="dot" w:pos="8296"/>
            </w:tabs>
            <w:ind w:firstLine="480"/>
            <w:rPr>
              <w:rFonts w:asciiTheme="minorHAnsi" w:eastAsiaTheme="minorEastAsia" w:hAnsiTheme="minorHAnsi"/>
              <w:noProof/>
            </w:rPr>
          </w:pPr>
          <w:hyperlink w:anchor="_Toc198302334" w:history="1">
            <w:r w:rsidRPr="0050338C">
              <w:rPr>
                <w:rStyle w:val="af1"/>
                <w:noProof/>
              </w:rPr>
              <w:t xml:space="preserve">5.5.7 </w:t>
            </w:r>
            <w:r w:rsidRPr="0050338C">
              <w:rPr>
                <w:rStyle w:val="af1"/>
                <w:rFonts w:hint="eastAsia"/>
                <w:noProof/>
              </w:rPr>
              <w:t>數位創新結果</w:t>
            </w:r>
            <w:r>
              <w:rPr>
                <w:noProof/>
                <w:webHidden/>
              </w:rPr>
              <w:tab/>
            </w:r>
            <w:r>
              <w:rPr>
                <w:noProof/>
                <w:webHidden/>
              </w:rPr>
              <w:fldChar w:fldCharType="begin"/>
            </w:r>
            <w:r>
              <w:rPr>
                <w:noProof/>
                <w:webHidden/>
              </w:rPr>
              <w:instrText xml:space="preserve"> PAGEREF _Toc198302334 \h </w:instrText>
            </w:r>
            <w:r>
              <w:rPr>
                <w:noProof/>
                <w:webHidden/>
              </w:rPr>
            </w:r>
            <w:r>
              <w:rPr>
                <w:noProof/>
                <w:webHidden/>
              </w:rPr>
              <w:fldChar w:fldCharType="separate"/>
            </w:r>
            <w:r>
              <w:rPr>
                <w:noProof/>
                <w:webHidden/>
              </w:rPr>
              <w:t>50</w:t>
            </w:r>
            <w:r>
              <w:rPr>
                <w:noProof/>
                <w:webHidden/>
              </w:rPr>
              <w:fldChar w:fldCharType="end"/>
            </w:r>
          </w:hyperlink>
        </w:p>
        <w:p w14:paraId="075F1ADA" w14:textId="14C1B3F7" w:rsidR="001D358E" w:rsidRDefault="001D358E">
          <w:pPr>
            <w:pStyle w:val="11"/>
            <w:tabs>
              <w:tab w:val="right" w:leader="dot" w:pos="8296"/>
            </w:tabs>
            <w:ind w:firstLine="480"/>
            <w:rPr>
              <w:rFonts w:asciiTheme="minorHAnsi" w:eastAsiaTheme="minorEastAsia" w:hAnsiTheme="minorHAnsi"/>
              <w:noProof/>
            </w:rPr>
          </w:pPr>
          <w:hyperlink w:anchor="_Toc198302335" w:history="1">
            <w:r w:rsidRPr="0050338C">
              <w:rPr>
                <w:rStyle w:val="af1"/>
                <w:rFonts w:hint="eastAsia"/>
                <w:noProof/>
              </w:rPr>
              <w:t>第六章、研究結論與建議</w:t>
            </w:r>
            <w:r>
              <w:rPr>
                <w:noProof/>
                <w:webHidden/>
              </w:rPr>
              <w:tab/>
            </w:r>
            <w:r>
              <w:rPr>
                <w:noProof/>
                <w:webHidden/>
              </w:rPr>
              <w:fldChar w:fldCharType="begin"/>
            </w:r>
            <w:r>
              <w:rPr>
                <w:noProof/>
                <w:webHidden/>
              </w:rPr>
              <w:instrText xml:space="preserve"> PAGEREF _Toc198302335 \h </w:instrText>
            </w:r>
            <w:r>
              <w:rPr>
                <w:noProof/>
                <w:webHidden/>
              </w:rPr>
            </w:r>
            <w:r>
              <w:rPr>
                <w:noProof/>
                <w:webHidden/>
              </w:rPr>
              <w:fldChar w:fldCharType="separate"/>
            </w:r>
            <w:r>
              <w:rPr>
                <w:noProof/>
                <w:webHidden/>
              </w:rPr>
              <w:t>51</w:t>
            </w:r>
            <w:r>
              <w:rPr>
                <w:noProof/>
                <w:webHidden/>
              </w:rPr>
              <w:fldChar w:fldCharType="end"/>
            </w:r>
          </w:hyperlink>
        </w:p>
        <w:p w14:paraId="6695E0EE" w14:textId="2A9BCD90" w:rsidR="001D358E" w:rsidRDefault="001D358E">
          <w:pPr>
            <w:pStyle w:val="21"/>
            <w:tabs>
              <w:tab w:val="right" w:leader="dot" w:pos="8296"/>
            </w:tabs>
            <w:ind w:firstLine="480"/>
            <w:rPr>
              <w:rFonts w:asciiTheme="minorHAnsi" w:eastAsiaTheme="minorEastAsia" w:hAnsiTheme="minorHAnsi"/>
              <w:noProof/>
            </w:rPr>
          </w:pPr>
          <w:hyperlink w:anchor="_Toc198302336" w:history="1">
            <w:r w:rsidRPr="0050338C">
              <w:rPr>
                <w:rStyle w:val="af1"/>
                <w:noProof/>
              </w:rPr>
              <w:t xml:space="preserve">6.1 </w:t>
            </w:r>
            <w:r w:rsidRPr="0050338C">
              <w:rPr>
                <w:rStyle w:val="af1"/>
                <w:rFonts w:hint="eastAsia"/>
                <w:noProof/>
              </w:rPr>
              <w:t>結論與研究貢獻</w:t>
            </w:r>
            <w:r>
              <w:rPr>
                <w:noProof/>
                <w:webHidden/>
              </w:rPr>
              <w:tab/>
            </w:r>
            <w:r>
              <w:rPr>
                <w:noProof/>
                <w:webHidden/>
              </w:rPr>
              <w:fldChar w:fldCharType="begin"/>
            </w:r>
            <w:r>
              <w:rPr>
                <w:noProof/>
                <w:webHidden/>
              </w:rPr>
              <w:instrText xml:space="preserve"> PAGEREF _Toc198302336 \h </w:instrText>
            </w:r>
            <w:r>
              <w:rPr>
                <w:noProof/>
                <w:webHidden/>
              </w:rPr>
            </w:r>
            <w:r>
              <w:rPr>
                <w:noProof/>
                <w:webHidden/>
              </w:rPr>
              <w:fldChar w:fldCharType="separate"/>
            </w:r>
            <w:r>
              <w:rPr>
                <w:noProof/>
                <w:webHidden/>
              </w:rPr>
              <w:t>51</w:t>
            </w:r>
            <w:r>
              <w:rPr>
                <w:noProof/>
                <w:webHidden/>
              </w:rPr>
              <w:fldChar w:fldCharType="end"/>
            </w:r>
          </w:hyperlink>
        </w:p>
        <w:p w14:paraId="1EE2EC18" w14:textId="03F248C1" w:rsidR="001D358E" w:rsidRDefault="001D358E">
          <w:pPr>
            <w:pStyle w:val="21"/>
            <w:tabs>
              <w:tab w:val="right" w:leader="dot" w:pos="8296"/>
            </w:tabs>
            <w:ind w:firstLine="480"/>
            <w:rPr>
              <w:rFonts w:asciiTheme="minorHAnsi" w:eastAsiaTheme="minorEastAsia" w:hAnsiTheme="minorHAnsi"/>
              <w:noProof/>
            </w:rPr>
          </w:pPr>
          <w:hyperlink w:anchor="_Toc198302337" w:history="1">
            <w:r w:rsidRPr="0050338C">
              <w:rPr>
                <w:rStyle w:val="af1"/>
                <w:noProof/>
              </w:rPr>
              <w:t xml:space="preserve">6.2 </w:t>
            </w:r>
            <w:r w:rsidRPr="0050338C">
              <w:rPr>
                <w:rStyle w:val="af1"/>
                <w:rFonts w:hint="eastAsia"/>
                <w:noProof/>
              </w:rPr>
              <w:t>研究限制與未來研究方向</w:t>
            </w:r>
            <w:r>
              <w:rPr>
                <w:noProof/>
                <w:webHidden/>
              </w:rPr>
              <w:tab/>
            </w:r>
            <w:r>
              <w:rPr>
                <w:noProof/>
                <w:webHidden/>
              </w:rPr>
              <w:fldChar w:fldCharType="begin"/>
            </w:r>
            <w:r>
              <w:rPr>
                <w:noProof/>
                <w:webHidden/>
              </w:rPr>
              <w:instrText xml:space="preserve"> PAGEREF _Toc198302337 \h </w:instrText>
            </w:r>
            <w:r>
              <w:rPr>
                <w:noProof/>
                <w:webHidden/>
              </w:rPr>
            </w:r>
            <w:r>
              <w:rPr>
                <w:noProof/>
                <w:webHidden/>
              </w:rPr>
              <w:fldChar w:fldCharType="separate"/>
            </w:r>
            <w:r>
              <w:rPr>
                <w:noProof/>
                <w:webHidden/>
              </w:rPr>
              <w:t>51</w:t>
            </w:r>
            <w:r>
              <w:rPr>
                <w:noProof/>
                <w:webHidden/>
              </w:rPr>
              <w:fldChar w:fldCharType="end"/>
            </w:r>
          </w:hyperlink>
        </w:p>
        <w:p w14:paraId="02882233" w14:textId="53B00C81" w:rsidR="001D358E" w:rsidRDefault="001D358E">
          <w:pPr>
            <w:pStyle w:val="11"/>
            <w:tabs>
              <w:tab w:val="right" w:leader="dot" w:pos="8296"/>
            </w:tabs>
            <w:ind w:firstLine="480"/>
            <w:rPr>
              <w:rFonts w:asciiTheme="minorHAnsi" w:eastAsiaTheme="minorEastAsia" w:hAnsiTheme="minorHAnsi"/>
              <w:noProof/>
            </w:rPr>
          </w:pPr>
          <w:hyperlink w:anchor="_Toc198302338" w:history="1">
            <w:r w:rsidRPr="0050338C">
              <w:rPr>
                <w:rStyle w:val="af1"/>
                <w:rFonts w:hint="eastAsia"/>
                <w:noProof/>
              </w:rPr>
              <w:t>第七章、參考文獻</w:t>
            </w:r>
            <w:r>
              <w:rPr>
                <w:noProof/>
                <w:webHidden/>
              </w:rPr>
              <w:tab/>
            </w:r>
            <w:r>
              <w:rPr>
                <w:noProof/>
                <w:webHidden/>
              </w:rPr>
              <w:fldChar w:fldCharType="begin"/>
            </w:r>
            <w:r>
              <w:rPr>
                <w:noProof/>
                <w:webHidden/>
              </w:rPr>
              <w:instrText xml:space="preserve"> PAGEREF _Toc198302338 \h </w:instrText>
            </w:r>
            <w:r>
              <w:rPr>
                <w:noProof/>
                <w:webHidden/>
              </w:rPr>
            </w:r>
            <w:r>
              <w:rPr>
                <w:noProof/>
                <w:webHidden/>
              </w:rPr>
              <w:fldChar w:fldCharType="separate"/>
            </w:r>
            <w:r>
              <w:rPr>
                <w:noProof/>
                <w:webHidden/>
              </w:rPr>
              <w:t>51</w:t>
            </w:r>
            <w:r>
              <w:rPr>
                <w:noProof/>
                <w:webHidden/>
              </w:rPr>
              <w:fldChar w:fldCharType="end"/>
            </w:r>
          </w:hyperlink>
        </w:p>
        <w:p w14:paraId="7988DDC2" w14:textId="3B94AAF6"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30227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302272"/>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302273"/>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302274"/>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302275"/>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302276"/>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302277"/>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302278"/>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302279"/>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302280"/>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302281"/>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FF665F">
      <w:pPr>
        <w:pStyle w:val="2"/>
      </w:pPr>
      <w:bookmarkStart w:id="30" w:name="_Toc198302282"/>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31" w:name="_Toc198302283"/>
      <w:r>
        <w:rPr>
          <w:rFonts w:hint="eastAsia"/>
        </w:rPr>
        <w:t xml:space="preserve">3.3 </w:t>
      </w:r>
      <w:r w:rsidR="00DD155B">
        <w:t>研究觀察重</w:t>
      </w:r>
      <w:r>
        <w:rPr>
          <w:rFonts w:hint="eastAsia"/>
        </w:rPr>
        <w:t>點</w:t>
      </w:r>
      <w:bookmarkEnd w:id="31"/>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proofErr w:type="gramStart"/>
            <w:r w:rsidR="00B37E7B">
              <w:rPr>
                <w:rFonts w:hint="eastAsia"/>
                <w:color w:val="FF0000"/>
              </w:rPr>
              <w:t>（</w:t>
            </w:r>
            <w:proofErr w:type="gramEnd"/>
            <w:r w:rsidRPr="003F68C5">
              <w:rPr>
                <w:rFonts w:hint="eastAsia"/>
                <w:color w:val="FF0000"/>
              </w:rPr>
              <w:t>文化</w:t>
            </w:r>
            <w:r w:rsidRPr="003F68C5">
              <w:rPr>
                <w:rFonts w:hint="eastAsia"/>
                <w:color w:val="FF0000"/>
              </w:rPr>
              <w:t>?</w:t>
            </w:r>
            <w:r w:rsidRPr="003F68C5">
              <w:rPr>
                <w:rFonts w:hint="eastAsia"/>
                <w:color w:val="FF0000"/>
              </w:rPr>
              <w:t>價值觀等內部經營理念</w:t>
            </w:r>
            <w:proofErr w:type="gramStart"/>
            <w:r w:rsidR="00B37E7B">
              <w:rPr>
                <w:rFonts w:hint="eastAsia"/>
                <w:color w:val="FF0000"/>
              </w:rPr>
              <w:t>）</w:t>
            </w:r>
            <w:proofErr w:type="gramEnd"/>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proofErr w:type="gramStart"/>
            <w:r w:rsidR="00B37E7B">
              <w:rPr>
                <w:rFonts w:hint="eastAsia"/>
                <w:color w:val="FF0000"/>
              </w:rPr>
              <w:t>（</w:t>
            </w:r>
            <w:proofErr w:type="gramEnd"/>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proofErr w:type="gramStart"/>
            <w:r w:rsidR="00B37E7B">
              <w:rPr>
                <w:rFonts w:hint="eastAsia"/>
                <w:color w:val="FF0000"/>
              </w:rPr>
              <w:t>）</w:t>
            </w:r>
            <w:proofErr w:type="gramEnd"/>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302284"/>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302285"/>
      <w:proofErr w:type="gramStart"/>
      <w:r>
        <w:rPr>
          <w:rFonts w:hint="eastAsia"/>
        </w:rPr>
        <w:t>母版觀察</w:t>
      </w:r>
      <w:proofErr w:type="gramEnd"/>
      <w:r>
        <w:rPr>
          <w:rFonts w:hint="eastAsia"/>
        </w:rPr>
        <w:t>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3741E39C" w:rsidR="005B080A" w:rsidRDefault="005B080A" w:rsidP="00553F5E">
      <w:pPr>
        <w:ind w:firstLineChars="0" w:firstLine="0"/>
      </w:pPr>
    </w:p>
    <w:p w14:paraId="75C5AA17" w14:textId="77777777" w:rsidR="005B080A" w:rsidRDefault="005B080A">
      <w:pPr>
        <w:widowControl/>
        <w:ind w:firstLineChars="0" w:firstLine="0"/>
      </w:pPr>
      <w:r>
        <w:br w:type="page"/>
      </w:r>
    </w:p>
    <w:p w14:paraId="1CF9D3DF"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64C273A0" w:rsidR="002A521C" w:rsidRDefault="00645F0D" w:rsidP="002A521C">
            <w:pPr>
              <w:ind w:firstLineChars="0" w:firstLine="0"/>
              <w:jc w:val="center"/>
            </w:pPr>
            <w:r>
              <w:rPr>
                <w:rFonts w:ascii="標楷體" w:hAnsi="標楷體" w:hint="eastAsia"/>
              </w:rPr>
              <w:t>深耕運用</w:t>
            </w:r>
          </w:p>
        </w:tc>
        <w:tc>
          <w:tcPr>
            <w:tcW w:w="3442" w:type="dxa"/>
            <w:vAlign w:val="center"/>
          </w:tcPr>
          <w:p w14:paraId="62A1EEF7" w14:textId="467A8162" w:rsidR="002A521C" w:rsidRDefault="00645F0D" w:rsidP="002A521C">
            <w:pPr>
              <w:ind w:firstLineChars="0" w:firstLine="0"/>
              <w:jc w:val="center"/>
            </w:pPr>
            <w:r w:rsidRPr="002D6F80">
              <w:rPr>
                <w:rFonts w:ascii="標楷體" w:hAnsi="標楷體" w:hint="eastAsia"/>
              </w:rPr>
              <w:t>創新探索</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lastRenderedPageBreak/>
        <w:t>企業能力</w:t>
      </w:r>
    </w:p>
    <w:p w14:paraId="366E1EFB" w14:textId="77777777" w:rsidR="00EC1A8B" w:rsidRDefault="00EC1A8B" w:rsidP="008B7A3D">
      <w:pPr>
        <w:pStyle w:val="a"/>
      </w:pPr>
      <w:r>
        <w:rPr>
          <w:rFonts w:hint="eastAsia"/>
        </w:rPr>
        <w:t>探索</w:t>
      </w:r>
      <w:proofErr w:type="gramStart"/>
      <w:r>
        <w:rPr>
          <w:rFonts w:hint="eastAsia"/>
        </w:rPr>
        <w:t>可供性</w:t>
      </w:r>
      <w:proofErr w:type="gramEnd"/>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302286"/>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302287"/>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302288"/>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302289"/>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302290"/>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302291"/>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302292"/>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302293"/>
      <w:r>
        <w:rPr>
          <w:rFonts w:hint="eastAsia"/>
        </w:rPr>
        <w:lastRenderedPageBreak/>
        <w:t>第五章、個案分析</w:t>
      </w:r>
      <w:bookmarkEnd w:id="42"/>
    </w:p>
    <w:p w14:paraId="2CA70D62" w14:textId="459FCBE3" w:rsidR="001A7C22" w:rsidRDefault="00953384" w:rsidP="001A7C22">
      <w:pPr>
        <w:pStyle w:val="2"/>
      </w:pPr>
      <w:bookmarkStart w:id="43" w:name="_Toc198302294"/>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302295"/>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w:t>
      </w:r>
      <w:proofErr w:type="gramStart"/>
      <w:r>
        <w:t>低效且</w:t>
      </w:r>
      <w:proofErr w:type="gramEnd"/>
      <w:r>
        <w:t>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5" w:name="_Toc198302296"/>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11536B6D" w:rsidR="00372D59" w:rsidRPr="00166DCA" w:rsidRDefault="00372D59" w:rsidP="00D1618B">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w:t>
      </w:r>
      <w:proofErr w:type="gramStart"/>
      <w:r w:rsidRPr="00236436">
        <w:rPr>
          <w:rFonts w:hint="eastAsia"/>
        </w:rPr>
        <w:t>來說是一個</w:t>
      </w:r>
      <w:proofErr w:type="gramEnd"/>
      <w:r w:rsidRPr="00236436">
        <w:rPr>
          <w:rFonts w:hint="eastAsia"/>
        </w:rPr>
        <w:t>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D1618B">
      <w:pPr>
        <w:pStyle w:val="aff3"/>
      </w:pPr>
      <w:r w:rsidRPr="003B12F5">
        <w:rPr>
          <w:rFonts w:hint="eastAsia"/>
        </w:rPr>
        <w:lastRenderedPageBreak/>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那這個，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6" w:name="_Toc198302297"/>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48F3F38C" w:rsidR="00144A7F" w:rsidRPr="00DF2344" w:rsidRDefault="00144A7F" w:rsidP="00D1618B">
      <w:pPr>
        <w:pStyle w:val="aff3"/>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布料的數位化」</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012E57D3" w:rsidR="00217A22" w:rsidRDefault="00144A7F" w:rsidP="003238AA">
      <w:pPr>
        <w:pStyle w:val="a"/>
      </w:pPr>
      <w:r w:rsidRPr="006C4B55">
        <w:rPr>
          <w:rFonts w:hint="eastAsia"/>
        </w:rPr>
        <w:t>創新</w:t>
      </w:r>
      <w:r w:rsidR="00537236">
        <w:rPr>
          <w:rFonts w:hint="eastAsia"/>
        </w:rPr>
        <w:t>商業</w:t>
      </w:r>
      <w:r w:rsidRPr="006C4B55">
        <w:rPr>
          <w:rFonts w:hint="eastAsia"/>
        </w:rPr>
        <w:t>模式，生產前先讓顧客看到布料，</w:t>
      </w:r>
      <w:proofErr w:type="gramStart"/>
      <w:r w:rsidRPr="006C4B55">
        <w:rPr>
          <w:rFonts w:hint="eastAsia"/>
        </w:rPr>
        <w:t>解決樣布浪費</w:t>
      </w:r>
      <w:proofErr w:type="gramEnd"/>
      <w:r w:rsidRPr="006C4B55">
        <w:rPr>
          <w:rFonts w:hint="eastAsia"/>
        </w:rPr>
        <w:t>與高庫存的問題，達到永續目標減少資源浪費，協助供應商降低生產成本</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lastRenderedPageBreak/>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Pr="00144A7F" w:rsidRDefault="00144A7F" w:rsidP="00D1618B">
      <w:pPr>
        <w:pStyle w:val="aff3"/>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3829FCA" w14:textId="77777777" w:rsidR="001A7C22" w:rsidRPr="00AB396B" w:rsidRDefault="001A7C22" w:rsidP="001A7C22">
      <w:pPr>
        <w:pStyle w:val="2"/>
        <w:rPr>
          <w:rFonts w:eastAsia="新細明體"/>
        </w:rPr>
      </w:pPr>
      <w:bookmarkStart w:id="47" w:name="_Toc198302298"/>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proofErr w:type="gramStart"/>
            <w:r w:rsidRPr="00850A1F">
              <w:rPr>
                <w:rFonts w:hint="eastAsia"/>
              </w:rPr>
              <w:t>資安與</w:t>
            </w:r>
            <w:proofErr w:type="gramEnd"/>
            <w:r w:rsidRPr="00850A1F">
              <w:rPr>
                <w:rFonts w:hint="eastAsia"/>
              </w:rPr>
              <w:t>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302299"/>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lastRenderedPageBreak/>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34790115" w:rsidR="001A7C22" w:rsidRPr="000D3B03" w:rsidRDefault="001A7C22" w:rsidP="000D3B03">
            <w:pPr>
              <w:widowControl/>
              <w:ind w:firstLineChars="0" w:firstLine="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sidR="00A20E99">
              <w:rPr>
                <w:rFonts w:hint="eastAsia"/>
              </w:rPr>
              <w:t>。</w:t>
            </w:r>
          </w:p>
          <w:p w14:paraId="13B801FA" w14:textId="22EA3879" w:rsidR="001A7C22" w:rsidRPr="000D3B03" w:rsidRDefault="001A7C22" w:rsidP="000D3B03">
            <w:pPr>
              <w:widowControl/>
              <w:ind w:firstLineChars="0" w:firstLine="0"/>
              <w:jc w:val="both"/>
              <w:rPr>
                <w:rFonts w:eastAsia="新細明體"/>
              </w:rPr>
            </w:pPr>
            <w:r>
              <w:rPr>
                <w:rFonts w:hint="eastAsia"/>
              </w:rPr>
              <w:t>訂單流程存在溝通瓶頸，</w:t>
            </w:r>
            <w:r w:rsidRPr="00A745A7">
              <w:t>供應鏈協作困難</w:t>
            </w:r>
            <w:r w:rsidR="00A20E99">
              <w:rPr>
                <w:rFonts w:hint="eastAsia"/>
              </w:rPr>
              <w:t>。</w:t>
            </w:r>
          </w:p>
          <w:p w14:paraId="15308640" w14:textId="743D59D5" w:rsidR="001A7C22" w:rsidRPr="000D3B03" w:rsidRDefault="001A7C22" w:rsidP="000D3B03">
            <w:pPr>
              <w:widowControl/>
              <w:ind w:firstLineChars="0" w:firstLine="0"/>
              <w:jc w:val="both"/>
              <w:rPr>
                <w:rFonts w:eastAsia="新細明體"/>
              </w:rPr>
            </w:pPr>
            <w:r>
              <w:rPr>
                <w:rFonts w:hint="eastAsia"/>
              </w:rPr>
              <w:t>產業高庫存商業模式產生過多成衣損耗，導致環境負擔</w:t>
            </w:r>
            <w:r w:rsidR="00A20E99">
              <w:rPr>
                <w:rFonts w:hint="eastAsia"/>
              </w:rPr>
              <w:t>。</w:t>
            </w:r>
          </w:p>
          <w:p w14:paraId="019B0219" w14:textId="321480D7" w:rsidR="001A7C22" w:rsidRPr="000D3B03" w:rsidRDefault="001A7C22" w:rsidP="000D3B03">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sidR="00A20E99">
              <w:rPr>
                <w:rFonts w:hint="eastAsia"/>
              </w:rPr>
              <w:t>。</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CBFA684" w:rsidR="001A7C22" w:rsidRPr="000D3B03" w:rsidRDefault="001A7C22" w:rsidP="000D3B03">
            <w:pPr>
              <w:widowControl/>
              <w:ind w:firstLineChars="0" w:firstLine="0"/>
              <w:jc w:val="both"/>
              <w:rPr>
                <w:rFonts w:eastAsia="新細明體"/>
              </w:rPr>
            </w:pPr>
            <w:r>
              <w:rPr>
                <w:rFonts w:hint="eastAsia"/>
              </w:rPr>
              <w:t>透過創新科技協助紡織產業數位轉型</w:t>
            </w:r>
            <w:r w:rsidR="00A20E99">
              <w:rPr>
                <w:rFonts w:hint="eastAsia"/>
              </w:rPr>
              <w:t>。</w:t>
            </w:r>
          </w:p>
          <w:p w14:paraId="6A0FFAAF" w14:textId="1E353643" w:rsidR="001A7C22" w:rsidRPr="000D3B03" w:rsidRDefault="001A7C22" w:rsidP="000D3B03">
            <w:pPr>
              <w:widowControl/>
              <w:ind w:firstLineChars="0" w:firstLine="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r w:rsidR="00A20E99">
              <w:rPr>
                <w:rFonts w:hint="eastAsia"/>
              </w:rPr>
              <w:t>。</w:t>
            </w:r>
          </w:p>
          <w:p w14:paraId="0210ECE9" w14:textId="5B7280F4" w:rsidR="001A7C22" w:rsidRPr="000D3B03" w:rsidRDefault="001A7C22" w:rsidP="000D3B03">
            <w:pPr>
              <w:widowControl/>
              <w:ind w:firstLineChars="0" w:firstLine="0"/>
              <w:jc w:val="both"/>
              <w:rPr>
                <w:rFonts w:eastAsia="新細明體"/>
              </w:rPr>
            </w:pPr>
            <w:r>
              <w:rPr>
                <w:rFonts w:hint="eastAsia"/>
              </w:rPr>
              <w:t>提升整體生產效率、降低資源浪費</w:t>
            </w:r>
            <w:r w:rsidR="00A20E99">
              <w:rPr>
                <w:rFonts w:hint="eastAsia"/>
              </w:rPr>
              <w:t>。</w:t>
            </w:r>
          </w:p>
          <w:p w14:paraId="5E5D583F" w14:textId="3E8EEA16" w:rsidR="001A7C22" w:rsidRPr="000D3B03" w:rsidRDefault="001A7C22" w:rsidP="000D3B03">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sidR="00A20E99">
              <w:rPr>
                <w:rFonts w:hint="eastAsia"/>
              </w:rPr>
              <w:t>。</w:t>
            </w:r>
          </w:p>
        </w:tc>
      </w:tr>
      <w:tr w:rsidR="001A7C22" w14:paraId="0CAD5B7A" w14:textId="77777777" w:rsidTr="00591030">
        <w:tc>
          <w:tcPr>
            <w:tcW w:w="1136" w:type="dxa"/>
            <w:gridSpan w:val="2"/>
            <w:vAlign w:val="center"/>
          </w:tcPr>
          <w:p w14:paraId="6BE9F1F3" w14:textId="77777777" w:rsidR="001A7C22" w:rsidRDefault="001A7C22" w:rsidP="000D3B03">
            <w:pPr>
              <w:ind w:firstLineChars="0" w:firstLine="0"/>
              <w:jc w:val="center"/>
            </w:pPr>
            <w:r w:rsidRPr="002D6F80">
              <w:rPr>
                <w:rFonts w:ascii="標楷體" w:hAnsi="標楷體" w:hint="eastAsia"/>
              </w:rPr>
              <w:t>目的</w:t>
            </w:r>
          </w:p>
        </w:tc>
        <w:tc>
          <w:tcPr>
            <w:tcW w:w="7160" w:type="dxa"/>
            <w:vAlign w:val="center"/>
          </w:tcPr>
          <w:p w14:paraId="08F3D970" w14:textId="17B68782" w:rsidR="001A7C22" w:rsidRPr="000D3B03" w:rsidRDefault="001A7C22" w:rsidP="000D3B03">
            <w:pPr>
              <w:widowControl/>
              <w:ind w:firstLineChars="0" w:firstLine="0"/>
              <w:jc w:val="both"/>
              <w:rPr>
                <w:rFonts w:eastAsia="新細明體"/>
              </w:rPr>
            </w:pPr>
            <w:r w:rsidRPr="009A077C">
              <w:t>協助傳統產業導入創新科技，提升應變能力</w:t>
            </w:r>
            <w:r w:rsidR="00922944">
              <w:rPr>
                <w:rFonts w:hint="eastAsia"/>
              </w:rPr>
              <w:t>。</w:t>
            </w:r>
          </w:p>
          <w:p w14:paraId="0DE94F5E" w14:textId="33D8E6EE" w:rsidR="001A7C22" w:rsidRPr="000D3B03" w:rsidRDefault="001A7C22" w:rsidP="000D3B03">
            <w:pPr>
              <w:widowControl/>
              <w:ind w:firstLineChars="0" w:firstLine="0"/>
              <w:jc w:val="both"/>
              <w:rPr>
                <w:rFonts w:eastAsia="新細明體"/>
              </w:rPr>
            </w:pPr>
            <w:r w:rsidRPr="009A17F1">
              <w:t>透過數位創新平台功能，回應產業需求</w:t>
            </w:r>
            <w:r>
              <w:rPr>
                <w:rFonts w:hint="eastAsia"/>
              </w:rPr>
              <w:t>並</w:t>
            </w:r>
            <w:r w:rsidRPr="009A17F1">
              <w:t>解決困境</w:t>
            </w:r>
            <w:r w:rsidR="00922944">
              <w:rPr>
                <w:rFonts w:hint="eastAsia"/>
              </w:rPr>
              <w:t>。</w:t>
            </w:r>
          </w:p>
          <w:p w14:paraId="4A968D08" w14:textId="462C19A9" w:rsidR="001A7C22" w:rsidRPr="000D3B03" w:rsidRDefault="001A7C22" w:rsidP="000D3B03">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r w:rsidR="00922944">
              <w:rPr>
                <w:rFonts w:hint="eastAsia"/>
              </w:rPr>
              <w:t>。</w:t>
            </w:r>
          </w:p>
        </w:tc>
      </w:tr>
    </w:tbl>
    <w:p w14:paraId="3146F576" w14:textId="0D88744D" w:rsidR="00D70493" w:rsidRDefault="00D70493" w:rsidP="001A7C22">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D70493" w14:paraId="4F29E616" w14:textId="77777777" w:rsidTr="00CC20A4">
        <w:tc>
          <w:tcPr>
            <w:tcW w:w="1413" w:type="dxa"/>
            <w:gridSpan w:val="2"/>
            <w:vAlign w:val="center"/>
          </w:tcPr>
          <w:p w14:paraId="2A49857B" w14:textId="77777777" w:rsidR="00D70493" w:rsidRDefault="00D70493" w:rsidP="00CC20A4">
            <w:pPr>
              <w:ind w:firstLineChars="0" w:firstLine="0"/>
              <w:jc w:val="center"/>
            </w:pPr>
            <w:bookmarkStart w:id="49" w:name="_Hlk198206949"/>
            <w:r w:rsidRPr="002D6F80">
              <w:rPr>
                <w:rFonts w:ascii="標楷體" w:hAnsi="標楷體" w:hint="eastAsia"/>
              </w:rPr>
              <w:t>理論</w:t>
            </w:r>
          </w:p>
        </w:tc>
        <w:tc>
          <w:tcPr>
            <w:tcW w:w="6883" w:type="dxa"/>
            <w:gridSpan w:val="2"/>
            <w:vAlign w:val="center"/>
          </w:tcPr>
          <w:p w14:paraId="6192934D" w14:textId="77777777" w:rsidR="00D70493" w:rsidRDefault="00D70493" w:rsidP="00CC20A4">
            <w:pPr>
              <w:ind w:firstLineChars="0" w:firstLine="0"/>
              <w:jc w:val="center"/>
            </w:pPr>
            <w:r w:rsidRPr="002D6F80">
              <w:rPr>
                <w:rFonts w:ascii="標楷體" w:hAnsi="標楷體" w:hint="eastAsia"/>
              </w:rPr>
              <w:t>觀察重點</w:t>
            </w:r>
          </w:p>
        </w:tc>
      </w:tr>
      <w:tr w:rsidR="00D70493" w14:paraId="72C49982" w14:textId="77777777" w:rsidTr="00CC20A4">
        <w:tc>
          <w:tcPr>
            <w:tcW w:w="582" w:type="dxa"/>
            <w:vMerge w:val="restart"/>
            <w:textDirection w:val="tbRlV"/>
            <w:vAlign w:val="center"/>
          </w:tcPr>
          <w:p w14:paraId="156CB02A" w14:textId="77777777" w:rsidR="00D70493" w:rsidRDefault="00D70493" w:rsidP="00CC20A4">
            <w:pPr>
              <w:ind w:left="113" w:right="113" w:firstLineChars="0" w:firstLine="0"/>
              <w:jc w:val="center"/>
            </w:pPr>
            <w:r>
              <w:rPr>
                <w:rFonts w:hint="eastAsia"/>
              </w:rPr>
              <w:t>制定</w:t>
            </w:r>
          </w:p>
        </w:tc>
        <w:tc>
          <w:tcPr>
            <w:tcW w:w="831" w:type="dxa"/>
            <w:vMerge w:val="restart"/>
            <w:textDirection w:val="tbRlV"/>
            <w:vAlign w:val="center"/>
          </w:tcPr>
          <w:p w14:paraId="05AEEA64" w14:textId="77777777" w:rsidR="00D70493" w:rsidRPr="00E53C34" w:rsidRDefault="00D70493" w:rsidP="00CC20A4">
            <w:pPr>
              <w:ind w:left="113" w:right="113" w:firstLineChars="0" w:firstLine="0"/>
              <w:jc w:val="center"/>
              <w:rPr>
                <w:b/>
                <w:bCs/>
              </w:rPr>
            </w:pPr>
            <w:r w:rsidRPr="002D6F80">
              <w:rPr>
                <w:rFonts w:ascii="標楷體" w:hAnsi="標楷體" w:hint="eastAsia"/>
              </w:rPr>
              <w:t>認知</w:t>
            </w:r>
          </w:p>
        </w:tc>
        <w:tc>
          <w:tcPr>
            <w:tcW w:w="3441" w:type="dxa"/>
            <w:vAlign w:val="center"/>
          </w:tcPr>
          <w:p w14:paraId="2262BB79" w14:textId="77777777" w:rsidR="00D70493" w:rsidRDefault="00D70493" w:rsidP="00CC20A4">
            <w:pPr>
              <w:ind w:firstLineChars="0" w:firstLine="0"/>
              <w:jc w:val="center"/>
            </w:pPr>
            <w:r w:rsidRPr="002D6F80">
              <w:rPr>
                <w:rFonts w:ascii="標楷體" w:hAnsi="標楷體" w:hint="eastAsia"/>
              </w:rPr>
              <w:t>產業需求</w:t>
            </w:r>
          </w:p>
        </w:tc>
        <w:tc>
          <w:tcPr>
            <w:tcW w:w="3442" w:type="dxa"/>
            <w:vAlign w:val="center"/>
          </w:tcPr>
          <w:p w14:paraId="40BECCD3" w14:textId="77777777" w:rsidR="00D70493" w:rsidRDefault="00D70493" w:rsidP="00CC20A4">
            <w:pPr>
              <w:ind w:firstLineChars="0" w:firstLine="0"/>
              <w:jc w:val="center"/>
            </w:pPr>
            <w:r w:rsidRPr="002D6F80">
              <w:rPr>
                <w:rFonts w:ascii="標楷體" w:hAnsi="標楷體" w:hint="eastAsia"/>
              </w:rPr>
              <w:t>企業能力</w:t>
            </w:r>
          </w:p>
        </w:tc>
      </w:tr>
      <w:tr w:rsidR="00D70493" w14:paraId="4A60327A" w14:textId="77777777" w:rsidTr="00CC20A4">
        <w:tc>
          <w:tcPr>
            <w:tcW w:w="582" w:type="dxa"/>
            <w:vMerge/>
            <w:textDirection w:val="tbRlV"/>
            <w:vAlign w:val="center"/>
          </w:tcPr>
          <w:p w14:paraId="7B420EC7" w14:textId="77777777" w:rsidR="00D70493" w:rsidRDefault="00D70493" w:rsidP="00CC20A4">
            <w:pPr>
              <w:ind w:left="113" w:right="113" w:firstLineChars="0" w:firstLine="0"/>
              <w:jc w:val="center"/>
            </w:pPr>
          </w:p>
        </w:tc>
        <w:tc>
          <w:tcPr>
            <w:tcW w:w="831" w:type="dxa"/>
            <w:vMerge/>
            <w:textDirection w:val="tbRlV"/>
            <w:vAlign w:val="center"/>
          </w:tcPr>
          <w:p w14:paraId="303DE08E" w14:textId="77777777" w:rsidR="00D70493" w:rsidRDefault="00D70493" w:rsidP="00CC20A4">
            <w:pPr>
              <w:ind w:left="113" w:right="113" w:firstLineChars="0" w:firstLine="0"/>
              <w:jc w:val="center"/>
            </w:pPr>
          </w:p>
        </w:tc>
        <w:tc>
          <w:tcPr>
            <w:tcW w:w="3441" w:type="dxa"/>
          </w:tcPr>
          <w:p w14:paraId="0CD20415" w14:textId="03E52B35"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hint="eastAsia"/>
                <w:color w:val="000000"/>
              </w:rPr>
              <w:t>傳統營運模式受</w:t>
            </w:r>
            <w:proofErr w:type="gramStart"/>
            <w:r w:rsidRPr="00987FDF">
              <w:rPr>
                <w:rFonts w:ascii="標楷體" w:hAnsi="標楷體" w:hint="eastAsia"/>
                <w:color w:val="000000"/>
              </w:rPr>
              <w:t>實體樣布運輸</w:t>
            </w:r>
            <w:proofErr w:type="gramEnd"/>
            <w:r w:rsidRPr="00987FDF">
              <w:rPr>
                <w:rFonts w:ascii="標楷體" w:hAnsi="標楷體" w:hint="eastAsia"/>
                <w:color w:val="000000"/>
              </w:rPr>
              <w:t>影響、生產週期長</w:t>
            </w:r>
            <w:r w:rsidR="00987FDF">
              <w:rPr>
                <w:rFonts w:ascii="標楷體" w:hAnsi="標楷體" w:hint="eastAsia"/>
                <w:color w:val="000000"/>
              </w:rPr>
              <w:t>。</w:t>
            </w:r>
          </w:p>
          <w:p w14:paraId="6FF35259" w14:textId="1721EC34" w:rsidR="00D70493" w:rsidRPr="00987FDF" w:rsidRDefault="00D70493" w:rsidP="00987FDF">
            <w:pPr>
              <w:widowControl/>
              <w:ind w:firstLineChars="0" w:firstLine="0"/>
              <w:textAlignment w:val="baseline"/>
              <w:rPr>
                <w:rFonts w:ascii="標楷體" w:hAnsi="標楷體" w:cs="新細明體"/>
                <w:color w:val="000000"/>
                <w:kern w:val="0"/>
                <w14:ligatures w14:val="none"/>
              </w:rPr>
            </w:pPr>
            <w:r w:rsidRPr="00987FDF">
              <w:rPr>
                <w:rFonts w:ascii="標楷體" w:hAnsi="標楷體" w:cs="新細明體" w:hint="eastAsia"/>
                <w:color w:val="000000"/>
                <w:kern w:val="0"/>
                <w14:ligatures w14:val="none"/>
              </w:rPr>
              <w:t>高庫存、資源浪費問題</w:t>
            </w:r>
            <w:r w:rsidR="00987FDF">
              <w:rPr>
                <w:rFonts w:ascii="標楷體" w:hAnsi="標楷體" w:cs="新細明體" w:hint="eastAsia"/>
                <w:color w:val="000000"/>
                <w:kern w:val="0"/>
                <w14:ligatures w14:val="none"/>
              </w:rPr>
              <w:t>。</w:t>
            </w:r>
          </w:p>
          <w:p w14:paraId="50DC6F97" w14:textId="0ADCB0AE" w:rsidR="00D70493" w:rsidRDefault="00D70493" w:rsidP="00987FDF">
            <w:pPr>
              <w:ind w:firstLineChars="0" w:firstLine="0"/>
            </w:pPr>
            <w:r w:rsidRPr="00987FDF">
              <w:rPr>
                <w:rFonts w:ascii="標楷體" w:hAnsi="標楷體" w:cs="新細明體" w:hint="eastAsia"/>
                <w:color w:val="000000"/>
                <w:kern w:val="0"/>
                <w14:ligatures w14:val="none"/>
              </w:rPr>
              <w:t>人工作業隱患</w:t>
            </w:r>
            <w:r w:rsidR="00987FDF">
              <w:rPr>
                <w:rFonts w:ascii="標楷體" w:hAnsi="標楷體" w:cs="新細明體" w:hint="eastAsia"/>
                <w:color w:val="000000"/>
                <w:kern w:val="0"/>
                <w14:ligatures w14:val="none"/>
              </w:rPr>
              <w:t>。</w:t>
            </w:r>
          </w:p>
        </w:tc>
        <w:tc>
          <w:tcPr>
            <w:tcW w:w="3442" w:type="dxa"/>
          </w:tcPr>
          <w:p w14:paraId="6B0153C0" w14:textId="404F713E" w:rsidR="00895B41" w:rsidRPr="00C463BF" w:rsidRDefault="00895B41" w:rsidP="00895B41">
            <w:pPr>
              <w:pStyle w:val="aff8"/>
            </w:pPr>
            <w:r w:rsidRPr="00BF69F9">
              <w:rPr>
                <w:b/>
                <w:bCs/>
              </w:rPr>
              <w:t>經營策略</w:t>
            </w:r>
            <w:r w:rsidRPr="00BF69F9">
              <w:rPr>
                <w:rFonts w:hint="eastAsia"/>
                <w:b/>
                <w:bCs/>
              </w:rPr>
              <w:t>：</w:t>
            </w:r>
            <w:proofErr w:type="gramStart"/>
            <w:r w:rsidRPr="00895B41">
              <w:t>從痛點</w:t>
            </w:r>
            <w:proofErr w:type="gramEnd"/>
            <w:r w:rsidRPr="00895B41">
              <w:t>出發，</w:t>
            </w:r>
            <w:r w:rsidRPr="00C463BF">
              <w:rPr>
                <w:rFonts w:hint="eastAsia"/>
              </w:rPr>
              <w:t>傳統</w:t>
            </w:r>
            <w:r w:rsidRPr="00C463BF">
              <w:t>貿易商的數位轉向</w:t>
            </w:r>
            <w:r>
              <w:rPr>
                <w:rFonts w:hint="eastAsia"/>
              </w:rPr>
              <w:t>。</w:t>
            </w:r>
          </w:p>
          <w:p w14:paraId="33B1E30D" w14:textId="0579DF33" w:rsidR="00D70493" w:rsidRDefault="00D70493" w:rsidP="00987FDF">
            <w:pPr>
              <w:ind w:firstLineChars="0" w:firstLine="0"/>
            </w:pPr>
            <w:r w:rsidRPr="00987FDF">
              <w:rPr>
                <w:b/>
                <w:bCs/>
              </w:rPr>
              <w:t>資源整合與分配</w:t>
            </w:r>
            <w:r>
              <w:rPr>
                <w:rFonts w:hint="eastAsia"/>
              </w:rPr>
              <w:t>：</w:t>
            </w:r>
            <w:r>
              <w:t>技術與</w:t>
            </w:r>
            <w:r>
              <w:rPr>
                <w:rFonts w:hint="eastAsia"/>
              </w:rPr>
              <w:t>過去</w:t>
            </w:r>
            <w:r>
              <w:t>產業經驗整合，</w:t>
            </w:r>
            <w:r>
              <w:rPr>
                <w:rFonts w:hint="eastAsia"/>
              </w:rPr>
              <w:t>開發</w:t>
            </w:r>
            <w:r>
              <w:t>數位</w:t>
            </w:r>
            <w:r>
              <w:rPr>
                <w:rFonts w:hint="eastAsia"/>
              </w:rPr>
              <w:t>創新協作平台</w:t>
            </w:r>
            <w:r w:rsidR="00CD7169">
              <w:rPr>
                <w:rFonts w:hint="eastAsia"/>
              </w:rPr>
              <w:t>。</w:t>
            </w:r>
          </w:p>
        </w:tc>
      </w:tr>
      <w:tr w:rsidR="00D70493" w14:paraId="66DA9721" w14:textId="77777777" w:rsidTr="00CC20A4">
        <w:tc>
          <w:tcPr>
            <w:tcW w:w="582" w:type="dxa"/>
            <w:vMerge/>
            <w:textDirection w:val="tbRlV"/>
            <w:vAlign w:val="center"/>
          </w:tcPr>
          <w:p w14:paraId="677D5A78" w14:textId="77777777" w:rsidR="00D70493" w:rsidRDefault="00D70493" w:rsidP="00CC20A4">
            <w:pPr>
              <w:ind w:left="113" w:right="113" w:firstLineChars="0" w:firstLine="0"/>
              <w:jc w:val="center"/>
            </w:pPr>
          </w:p>
        </w:tc>
        <w:tc>
          <w:tcPr>
            <w:tcW w:w="831" w:type="dxa"/>
            <w:vMerge w:val="restart"/>
            <w:textDirection w:val="tbRlV"/>
            <w:vAlign w:val="center"/>
          </w:tcPr>
          <w:p w14:paraId="4F0499DD" w14:textId="77777777" w:rsidR="00D70493" w:rsidRDefault="00D70493" w:rsidP="00CC20A4">
            <w:pPr>
              <w:ind w:left="113" w:right="113" w:firstLineChars="0" w:firstLine="0"/>
              <w:jc w:val="center"/>
            </w:pPr>
            <w:r w:rsidRPr="002D6F80">
              <w:rPr>
                <w:rFonts w:ascii="標楷體" w:hAnsi="標楷體" w:hint="eastAsia"/>
              </w:rPr>
              <w:t>行動</w:t>
            </w:r>
          </w:p>
        </w:tc>
        <w:tc>
          <w:tcPr>
            <w:tcW w:w="6883" w:type="dxa"/>
            <w:gridSpan w:val="2"/>
            <w:vAlign w:val="center"/>
          </w:tcPr>
          <w:p w14:paraId="7E8F9F2E" w14:textId="77777777" w:rsidR="00D70493" w:rsidRDefault="00D70493" w:rsidP="00CC20A4">
            <w:pPr>
              <w:ind w:firstLineChars="0" w:firstLine="0"/>
              <w:jc w:val="center"/>
            </w:pPr>
            <w:commentRangeStart w:id="50"/>
            <w:r w:rsidRPr="002D6F80">
              <w:rPr>
                <w:rFonts w:ascii="標楷體" w:hAnsi="標楷體" w:hint="eastAsia"/>
              </w:rPr>
              <w:t>探索</w:t>
            </w:r>
            <w:proofErr w:type="gramStart"/>
            <w:r w:rsidRPr="002D6F80">
              <w:rPr>
                <w:rFonts w:ascii="標楷體" w:hAnsi="標楷體" w:hint="eastAsia"/>
              </w:rPr>
              <w:t>可供性</w:t>
            </w:r>
            <w:commentRangeEnd w:id="50"/>
            <w:proofErr w:type="gramEnd"/>
            <w:r w:rsidR="007D429D">
              <w:rPr>
                <w:rStyle w:val="af6"/>
              </w:rPr>
              <w:commentReference w:id="50"/>
            </w:r>
          </w:p>
        </w:tc>
      </w:tr>
      <w:tr w:rsidR="00D70493" w14:paraId="3DD860BF" w14:textId="77777777" w:rsidTr="00CC20A4">
        <w:tc>
          <w:tcPr>
            <w:tcW w:w="582" w:type="dxa"/>
            <w:vMerge/>
            <w:vAlign w:val="center"/>
          </w:tcPr>
          <w:p w14:paraId="6AE4AAB9" w14:textId="77777777" w:rsidR="00D70493" w:rsidRDefault="00D70493" w:rsidP="00CC20A4">
            <w:pPr>
              <w:ind w:firstLineChars="0" w:firstLine="0"/>
              <w:jc w:val="center"/>
            </w:pPr>
          </w:p>
        </w:tc>
        <w:tc>
          <w:tcPr>
            <w:tcW w:w="831" w:type="dxa"/>
            <w:vMerge/>
            <w:vAlign w:val="center"/>
          </w:tcPr>
          <w:p w14:paraId="61765DF6" w14:textId="77777777" w:rsidR="00D70493" w:rsidRDefault="00D70493" w:rsidP="00CC20A4">
            <w:pPr>
              <w:ind w:firstLineChars="0" w:firstLine="0"/>
              <w:jc w:val="center"/>
            </w:pPr>
          </w:p>
        </w:tc>
        <w:tc>
          <w:tcPr>
            <w:tcW w:w="3441" w:type="dxa"/>
            <w:vAlign w:val="center"/>
          </w:tcPr>
          <w:p w14:paraId="14FF8FCB" w14:textId="77777777" w:rsidR="00D70493" w:rsidRDefault="00D70493" w:rsidP="00CC20A4">
            <w:pPr>
              <w:ind w:firstLineChars="0" w:firstLine="0"/>
              <w:jc w:val="center"/>
            </w:pPr>
            <w:r w:rsidRPr="002D6F80">
              <w:rPr>
                <w:rFonts w:ascii="標楷體" w:hAnsi="標楷體" w:hint="eastAsia"/>
              </w:rPr>
              <w:t>物質性</w:t>
            </w:r>
          </w:p>
        </w:tc>
        <w:tc>
          <w:tcPr>
            <w:tcW w:w="3442" w:type="dxa"/>
            <w:vAlign w:val="center"/>
          </w:tcPr>
          <w:p w14:paraId="2B3C2807" w14:textId="77777777" w:rsidR="00D70493" w:rsidRDefault="00D70493" w:rsidP="00CC20A4">
            <w:pPr>
              <w:ind w:firstLineChars="0" w:firstLine="0"/>
              <w:jc w:val="center"/>
            </w:pPr>
            <w:r w:rsidRPr="002D6F80">
              <w:rPr>
                <w:rFonts w:ascii="標楷體" w:hAnsi="標楷體" w:hint="eastAsia"/>
              </w:rPr>
              <w:t>機會</w:t>
            </w:r>
          </w:p>
        </w:tc>
      </w:tr>
      <w:tr w:rsidR="00D70493" w14:paraId="2956BD8D" w14:textId="77777777" w:rsidTr="006347FF">
        <w:tc>
          <w:tcPr>
            <w:tcW w:w="582" w:type="dxa"/>
            <w:vMerge/>
            <w:vAlign w:val="center"/>
          </w:tcPr>
          <w:p w14:paraId="31044ED0" w14:textId="77777777" w:rsidR="00D70493" w:rsidRDefault="00D70493" w:rsidP="00D70493">
            <w:pPr>
              <w:ind w:firstLineChars="0" w:firstLine="0"/>
              <w:jc w:val="center"/>
            </w:pPr>
          </w:p>
        </w:tc>
        <w:tc>
          <w:tcPr>
            <w:tcW w:w="831" w:type="dxa"/>
            <w:vMerge/>
            <w:vAlign w:val="center"/>
          </w:tcPr>
          <w:p w14:paraId="0D5049B9" w14:textId="77777777" w:rsidR="00D70493" w:rsidRDefault="00D70493" w:rsidP="00D70493">
            <w:pPr>
              <w:ind w:firstLineChars="0" w:firstLine="0"/>
              <w:jc w:val="center"/>
            </w:pPr>
          </w:p>
        </w:tc>
        <w:tc>
          <w:tcPr>
            <w:tcW w:w="6883" w:type="dxa"/>
            <w:gridSpan w:val="2"/>
            <w:vAlign w:val="center"/>
          </w:tcPr>
          <w:p w14:paraId="5C28EE9C" w14:textId="74626BDE" w:rsidR="00D70493" w:rsidRDefault="007D429D" w:rsidP="007D429D">
            <w:pPr>
              <w:pStyle w:val="aff8"/>
            </w:pPr>
            <w:r>
              <w:rPr>
                <w:rFonts w:hint="eastAsia"/>
              </w:rPr>
              <w:t>數位掃描與雲端儲存技術，解決人工管理困難的問題，實現規模化、自動化的雲端資料庫管理。</w:t>
            </w:r>
          </w:p>
        </w:tc>
      </w:tr>
      <w:tr w:rsidR="00D70493" w14:paraId="5C5460CC" w14:textId="77777777" w:rsidTr="00CC20A4">
        <w:tc>
          <w:tcPr>
            <w:tcW w:w="582" w:type="dxa"/>
            <w:vMerge/>
            <w:vAlign w:val="center"/>
          </w:tcPr>
          <w:p w14:paraId="7FB28CC1" w14:textId="77777777" w:rsidR="00D70493" w:rsidRDefault="00D70493" w:rsidP="00D70493">
            <w:pPr>
              <w:ind w:firstLineChars="0" w:firstLine="0"/>
              <w:jc w:val="center"/>
            </w:pPr>
          </w:p>
        </w:tc>
        <w:tc>
          <w:tcPr>
            <w:tcW w:w="831" w:type="dxa"/>
            <w:vMerge/>
            <w:vAlign w:val="center"/>
          </w:tcPr>
          <w:p w14:paraId="7FCED3B3" w14:textId="77777777" w:rsidR="00D70493" w:rsidRDefault="00D70493" w:rsidP="00D70493">
            <w:pPr>
              <w:ind w:firstLineChars="0" w:firstLine="0"/>
              <w:jc w:val="center"/>
            </w:pPr>
          </w:p>
        </w:tc>
        <w:tc>
          <w:tcPr>
            <w:tcW w:w="6883" w:type="dxa"/>
            <w:gridSpan w:val="2"/>
            <w:vAlign w:val="center"/>
          </w:tcPr>
          <w:p w14:paraId="3C9C8984" w14:textId="77777777" w:rsidR="00D70493" w:rsidRDefault="00D70493" w:rsidP="00D70493">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D70493" w14:paraId="1C014A6D" w14:textId="77777777" w:rsidTr="00CC20A4">
        <w:tc>
          <w:tcPr>
            <w:tcW w:w="582" w:type="dxa"/>
            <w:vMerge/>
            <w:vAlign w:val="center"/>
          </w:tcPr>
          <w:p w14:paraId="2C1255C4" w14:textId="77777777" w:rsidR="00D70493" w:rsidRDefault="00D70493" w:rsidP="00D70493">
            <w:pPr>
              <w:ind w:firstLineChars="0" w:firstLine="0"/>
              <w:jc w:val="center"/>
            </w:pPr>
          </w:p>
        </w:tc>
        <w:tc>
          <w:tcPr>
            <w:tcW w:w="831" w:type="dxa"/>
            <w:vMerge/>
            <w:vAlign w:val="center"/>
          </w:tcPr>
          <w:p w14:paraId="56710A02" w14:textId="77777777" w:rsidR="00D70493" w:rsidRDefault="00D70493" w:rsidP="00D70493">
            <w:pPr>
              <w:ind w:firstLineChars="0" w:firstLine="0"/>
              <w:jc w:val="center"/>
            </w:pPr>
          </w:p>
        </w:tc>
        <w:tc>
          <w:tcPr>
            <w:tcW w:w="3441" w:type="dxa"/>
            <w:vAlign w:val="center"/>
          </w:tcPr>
          <w:p w14:paraId="4999C558" w14:textId="7BF6A421" w:rsidR="00D70493" w:rsidRDefault="00D70493" w:rsidP="00D70493">
            <w:pPr>
              <w:ind w:firstLineChars="0" w:firstLine="0"/>
              <w:jc w:val="center"/>
            </w:pPr>
            <w:commentRangeStart w:id="51"/>
            <w:r>
              <w:rPr>
                <w:rFonts w:ascii="標楷體" w:hAnsi="標楷體" w:hint="eastAsia"/>
              </w:rPr>
              <w:t>深耕運用</w:t>
            </w:r>
            <w:commentRangeEnd w:id="51"/>
            <w:r w:rsidR="004152FF">
              <w:rPr>
                <w:rStyle w:val="af6"/>
              </w:rPr>
              <w:commentReference w:id="51"/>
            </w:r>
          </w:p>
        </w:tc>
        <w:tc>
          <w:tcPr>
            <w:tcW w:w="3442" w:type="dxa"/>
            <w:vAlign w:val="center"/>
          </w:tcPr>
          <w:p w14:paraId="2B3499E9" w14:textId="1BFA2851" w:rsidR="00D70493" w:rsidRDefault="00D70493" w:rsidP="00D70493">
            <w:pPr>
              <w:ind w:firstLineChars="0" w:firstLine="0"/>
              <w:jc w:val="center"/>
            </w:pPr>
            <w:commentRangeStart w:id="52"/>
            <w:r>
              <w:rPr>
                <w:rFonts w:ascii="標楷體" w:hAnsi="標楷體" w:hint="eastAsia"/>
              </w:rPr>
              <w:t>創新探索</w:t>
            </w:r>
            <w:commentRangeEnd w:id="52"/>
            <w:r w:rsidR="004152FF">
              <w:rPr>
                <w:rStyle w:val="af6"/>
              </w:rPr>
              <w:commentReference w:id="52"/>
            </w:r>
          </w:p>
        </w:tc>
      </w:tr>
      <w:tr w:rsidR="00D70493" w14:paraId="3E53347A" w14:textId="77777777" w:rsidTr="0080636E">
        <w:tc>
          <w:tcPr>
            <w:tcW w:w="582" w:type="dxa"/>
            <w:vMerge/>
            <w:vAlign w:val="center"/>
          </w:tcPr>
          <w:p w14:paraId="7890F5B6" w14:textId="77777777" w:rsidR="00D70493" w:rsidRDefault="00D70493" w:rsidP="00D70493">
            <w:pPr>
              <w:ind w:firstLineChars="0" w:firstLine="0"/>
              <w:jc w:val="center"/>
            </w:pPr>
          </w:p>
        </w:tc>
        <w:tc>
          <w:tcPr>
            <w:tcW w:w="831" w:type="dxa"/>
            <w:vMerge/>
            <w:vAlign w:val="center"/>
          </w:tcPr>
          <w:p w14:paraId="6C2F3735" w14:textId="77777777" w:rsidR="00D70493" w:rsidRDefault="00D70493" w:rsidP="00D70493">
            <w:pPr>
              <w:ind w:firstLineChars="0" w:firstLine="0"/>
              <w:jc w:val="center"/>
            </w:pPr>
          </w:p>
        </w:tc>
        <w:tc>
          <w:tcPr>
            <w:tcW w:w="3441" w:type="dxa"/>
            <w:vAlign w:val="center"/>
          </w:tcPr>
          <w:p w14:paraId="5CC13F4F" w14:textId="77777777" w:rsidR="004152FF" w:rsidRPr="00710490" w:rsidRDefault="004152FF" w:rsidP="004152FF">
            <w:pPr>
              <w:pStyle w:val="aff8"/>
            </w:pPr>
            <w:r w:rsidRPr="00710490">
              <w:rPr>
                <w:b/>
                <w:bCs/>
              </w:rPr>
              <w:t>以產業底蘊為基礎，精</w:t>
            </w:r>
            <w:proofErr w:type="gramStart"/>
            <w:r w:rsidRPr="00710490">
              <w:rPr>
                <w:b/>
                <w:bCs/>
              </w:rPr>
              <w:t>準</w:t>
            </w:r>
            <w:proofErr w:type="gramEnd"/>
            <w:r w:rsidRPr="00710490">
              <w:rPr>
                <w:b/>
                <w:bCs/>
              </w:rPr>
              <w:t>掌握需求脈絡</w:t>
            </w:r>
            <w:r w:rsidRPr="00710490">
              <w:t>：將過去的經驗用於技術開發，做為經營數位化平台基礎</w:t>
            </w:r>
            <w:r w:rsidRPr="00710490">
              <w:rPr>
                <w:rFonts w:hint="eastAsia"/>
              </w:rPr>
              <w:t>。</w:t>
            </w:r>
          </w:p>
          <w:p w14:paraId="7CA6970E" w14:textId="77777777" w:rsidR="004152FF" w:rsidRPr="00710490" w:rsidRDefault="004152FF" w:rsidP="004152FF">
            <w:pPr>
              <w:pStyle w:val="aff8"/>
            </w:pPr>
            <w:r w:rsidRPr="00710490">
              <w:rPr>
                <w:b/>
                <w:bCs/>
              </w:rPr>
              <w:t>從既有資源出發，探索掃描技術新應用</w:t>
            </w:r>
            <w:r w:rsidRPr="00710490">
              <w:t>：掃描技術起初是</w:t>
            </w:r>
            <w:r w:rsidRPr="00710490">
              <w:rPr>
                <w:color w:val="FF0000"/>
              </w:rPr>
              <w:t>從團隊內部開始自主研發</w:t>
            </w:r>
            <w:r w:rsidRPr="00710490">
              <w:t>的，利用手邊現有設備開始嘗試、實驗</w:t>
            </w:r>
            <w:r w:rsidRPr="00710490">
              <w:rPr>
                <w:rFonts w:hint="eastAsia"/>
              </w:rPr>
              <w:t>。</w:t>
            </w:r>
          </w:p>
          <w:p w14:paraId="6A65E244" w14:textId="5F66FA80" w:rsidR="00D70493" w:rsidRDefault="004152FF" w:rsidP="004152FF">
            <w:pPr>
              <w:pStyle w:val="aff8"/>
            </w:pPr>
            <w:r w:rsidRPr="00710490">
              <w:rPr>
                <w:b/>
                <w:bCs/>
              </w:rPr>
              <w:t>將掃描技術應用於供應商工廠現場試煉，驗證與累積布片基礎</w:t>
            </w:r>
            <w:r w:rsidRPr="00710490">
              <w:rPr>
                <w:rFonts w:hint="eastAsia"/>
                <w:b/>
                <w:bCs/>
              </w:rPr>
              <w:t>（</w:t>
            </w:r>
            <w:r w:rsidRPr="00710490">
              <w:rPr>
                <w:rFonts w:hint="eastAsia"/>
                <w:b/>
                <w:bCs/>
              </w:rPr>
              <w:t>2018</w:t>
            </w:r>
            <w:r w:rsidRPr="00710490">
              <w:rPr>
                <w:rFonts w:hint="eastAsia"/>
                <w:b/>
                <w:bCs/>
              </w:rPr>
              <w:t>）</w:t>
            </w:r>
            <w:r w:rsidRPr="00710490">
              <w:t>：</w:t>
            </w:r>
            <w:r w:rsidRPr="00710490">
              <w:rPr>
                <w:u w:val="single"/>
              </w:rPr>
              <w:t>藉</w:t>
            </w:r>
            <w:r w:rsidRPr="00710490">
              <w:t>由</w:t>
            </w:r>
            <w:r w:rsidRPr="00710490">
              <w:rPr>
                <w:rFonts w:hint="eastAsia"/>
              </w:rPr>
              <w:t>合作的供應鏈</w:t>
            </w:r>
            <w:r w:rsidRPr="00710490">
              <w:rPr>
                <w:color w:val="FF0000"/>
              </w:rPr>
              <w:lastRenderedPageBreak/>
              <w:t>紡織廠</w:t>
            </w:r>
            <w:r w:rsidRPr="00710490">
              <w:t>測試掃描技術、累積數位化布片檔案。</w:t>
            </w:r>
          </w:p>
        </w:tc>
        <w:tc>
          <w:tcPr>
            <w:tcW w:w="3442" w:type="dxa"/>
          </w:tcPr>
          <w:p w14:paraId="179241DE" w14:textId="77777777" w:rsidR="004152FF" w:rsidRPr="00710490" w:rsidRDefault="004152FF" w:rsidP="004152FF">
            <w:pPr>
              <w:pStyle w:val="aff8"/>
            </w:pPr>
            <w:r w:rsidRPr="00710490">
              <w:rPr>
                <w:rFonts w:hint="eastAsia"/>
                <w:b/>
                <w:bCs/>
              </w:rPr>
              <w:lastRenderedPageBreak/>
              <w:t>引入</w:t>
            </w:r>
            <w:r w:rsidRPr="00710490">
              <w:rPr>
                <w:rFonts w:hint="eastAsia"/>
                <w:b/>
                <w:bCs/>
              </w:rPr>
              <w:t>MIT</w:t>
            </w:r>
            <w:r w:rsidRPr="00710490">
              <w:rPr>
                <w:rFonts w:hint="eastAsia"/>
                <w:b/>
                <w:bCs/>
              </w:rPr>
              <w:t>團隊技術強化布料掃描精度（</w:t>
            </w:r>
            <w:r w:rsidRPr="00710490">
              <w:rPr>
                <w:rFonts w:hint="eastAsia"/>
                <w:b/>
                <w:bCs/>
              </w:rPr>
              <w:t>2019</w:t>
            </w:r>
            <w:r w:rsidRPr="00710490">
              <w:rPr>
                <w:rFonts w:hint="eastAsia"/>
                <w:b/>
                <w:bCs/>
              </w:rPr>
              <w:t>）</w:t>
            </w:r>
            <w:r w:rsidRPr="00710490">
              <w:rPr>
                <w:rFonts w:hint="eastAsia"/>
              </w:rPr>
              <w:t>：引進</w:t>
            </w:r>
            <w:r w:rsidRPr="00710490">
              <w:rPr>
                <w:rFonts w:hint="eastAsia"/>
              </w:rPr>
              <w:t>MIT</w:t>
            </w:r>
            <w:r w:rsidRPr="00710490">
              <w:rPr>
                <w:rFonts w:hint="eastAsia"/>
              </w:rPr>
              <w:t>的</w:t>
            </w:r>
            <w:proofErr w:type="spellStart"/>
            <w:r w:rsidRPr="00710490">
              <w:rPr>
                <w:rFonts w:hint="eastAsia"/>
              </w:rPr>
              <w:t>CycleGAN</w:t>
            </w:r>
            <w:proofErr w:type="spellEnd"/>
            <w:r w:rsidRPr="00710490">
              <w:rPr>
                <w:rFonts w:hint="eastAsia"/>
              </w:rPr>
              <w:t>模型與現有掃描技術做結合，打造織品掃描的六種圖層辨識。</w:t>
            </w:r>
          </w:p>
          <w:p w14:paraId="503B8CB8" w14:textId="1447B67A" w:rsidR="004152FF" w:rsidRDefault="004152FF" w:rsidP="004152FF">
            <w:pPr>
              <w:pStyle w:val="aff8"/>
            </w:pPr>
            <w:r w:rsidRPr="00710490">
              <w:rPr>
                <w:rFonts w:hint="eastAsia"/>
                <w:b/>
                <w:bCs/>
              </w:rPr>
              <w:t>於</w:t>
            </w:r>
            <w:r w:rsidRPr="00710490">
              <w:rPr>
                <w:rFonts w:hint="eastAsia"/>
                <w:b/>
                <w:bCs/>
              </w:rPr>
              <w:t>PI Apparel 2019</w:t>
            </w:r>
            <w:r w:rsidRPr="00710490">
              <w:rPr>
                <w:rFonts w:hint="eastAsia"/>
                <w:b/>
                <w:bCs/>
              </w:rPr>
              <w:t>國際論壇發表技術，獲得多方關注和認可（</w:t>
            </w:r>
            <w:r w:rsidRPr="00710490">
              <w:rPr>
                <w:rFonts w:hint="eastAsia"/>
                <w:b/>
                <w:bCs/>
              </w:rPr>
              <w:t>2019</w:t>
            </w:r>
            <w:r w:rsidRPr="00710490">
              <w:rPr>
                <w:rFonts w:hint="eastAsia"/>
                <w:b/>
                <w:bCs/>
              </w:rPr>
              <w:t>）</w:t>
            </w:r>
            <w:r w:rsidRPr="00710490">
              <w:rPr>
                <w:rFonts w:hint="eastAsia"/>
              </w:rPr>
              <w:t>：團隊被</w:t>
            </w:r>
            <w:r w:rsidRPr="00710490">
              <w:rPr>
                <w:rFonts w:hint="eastAsia"/>
              </w:rPr>
              <w:t xml:space="preserve">JCpenny </w:t>
            </w:r>
            <w:r w:rsidRPr="00710490">
              <w:rPr>
                <w:rFonts w:hint="eastAsia"/>
              </w:rPr>
              <w:t>舉薦參展，獲得外部關係擴展市場與知名度。</w:t>
            </w:r>
          </w:p>
          <w:p w14:paraId="61A627D6" w14:textId="5A25FB33" w:rsidR="00D70493" w:rsidRDefault="00D70493" w:rsidP="0045706A">
            <w:pPr>
              <w:widowControl/>
              <w:ind w:firstLineChars="0" w:firstLine="0"/>
              <w:jc w:val="both"/>
            </w:pPr>
          </w:p>
        </w:tc>
      </w:tr>
      <w:tr w:rsidR="00D70493" w14:paraId="5A0F5D92" w14:textId="77777777" w:rsidTr="00CC20A4">
        <w:tc>
          <w:tcPr>
            <w:tcW w:w="582" w:type="dxa"/>
            <w:vMerge/>
            <w:vAlign w:val="center"/>
          </w:tcPr>
          <w:p w14:paraId="19111034" w14:textId="77777777" w:rsidR="00D70493" w:rsidRDefault="00D70493" w:rsidP="00D70493">
            <w:pPr>
              <w:ind w:firstLineChars="0" w:firstLine="0"/>
              <w:jc w:val="center"/>
            </w:pPr>
          </w:p>
        </w:tc>
        <w:tc>
          <w:tcPr>
            <w:tcW w:w="831" w:type="dxa"/>
            <w:vMerge/>
            <w:vAlign w:val="center"/>
          </w:tcPr>
          <w:p w14:paraId="3EA7533D" w14:textId="77777777" w:rsidR="00D70493" w:rsidRDefault="00D70493" w:rsidP="00D70493">
            <w:pPr>
              <w:ind w:firstLineChars="0" w:firstLine="0"/>
              <w:jc w:val="center"/>
            </w:pPr>
          </w:p>
        </w:tc>
        <w:tc>
          <w:tcPr>
            <w:tcW w:w="6883" w:type="dxa"/>
            <w:gridSpan w:val="2"/>
            <w:vAlign w:val="center"/>
          </w:tcPr>
          <w:p w14:paraId="3431156A" w14:textId="77777777" w:rsidR="00D70493" w:rsidRDefault="00D70493" w:rsidP="00D70493">
            <w:pPr>
              <w:ind w:firstLineChars="0" w:firstLine="0"/>
              <w:jc w:val="center"/>
            </w:pPr>
            <w:r>
              <w:rPr>
                <w:rFonts w:hint="eastAsia"/>
              </w:rPr>
              <w:t>平衡機制</w:t>
            </w:r>
          </w:p>
        </w:tc>
      </w:tr>
      <w:tr w:rsidR="00D70493" w14:paraId="18F0D978" w14:textId="77777777" w:rsidTr="00CC20A4">
        <w:tc>
          <w:tcPr>
            <w:tcW w:w="582" w:type="dxa"/>
            <w:vMerge/>
            <w:vAlign w:val="center"/>
          </w:tcPr>
          <w:p w14:paraId="1A85909E" w14:textId="77777777" w:rsidR="00D70493" w:rsidRDefault="00D70493" w:rsidP="00D70493">
            <w:pPr>
              <w:ind w:firstLineChars="0" w:firstLine="0"/>
              <w:jc w:val="center"/>
            </w:pPr>
          </w:p>
        </w:tc>
        <w:tc>
          <w:tcPr>
            <w:tcW w:w="831" w:type="dxa"/>
            <w:vMerge/>
            <w:vAlign w:val="center"/>
          </w:tcPr>
          <w:p w14:paraId="1109CA6E" w14:textId="77777777" w:rsidR="00D70493" w:rsidRDefault="00D70493" w:rsidP="00D70493">
            <w:pPr>
              <w:ind w:firstLineChars="0" w:firstLine="0"/>
              <w:jc w:val="center"/>
            </w:pPr>
          </w:p>
        </w:tc>
        <w:tc>
          <w:tcPr>
            <w:tcW w:w="6883" w:type="dxa"/>
            <w:gridSpan w:val="2"/>
          </w:tcPr>
          <w:p w14:paraId="3FA786F2" w14:textId="77777777" w:rsidR="00D70493" w:rsidRDefault="00D70493" w:rsidP="00D70493">
            <w:pPr>
              <w:ind w:firstLineChars="0" w:firstLine="0"/>
            </w:pPr>
          </w:p>
        </w:tc>
      </w:tr>
      <w:tr w:rsidR="00D70493" w14:paraId="0C7F42CB" w14:textId="77777777" w:rsidTr="006359E9">
        <w:tc>
          <w:tcPr>
            <w:tcW w:w="582" w:type="dxa"/>
            <w:vAlign w:val="center"/>
          </w:tcPr>
          <w:p w14:paraId="6AD3851E" w14:textId="77777777" w:rsidR="00D70493" w:rsidRDefault="00D70493" w:rsidP="00D70493">
            <w:pPr>
              <w:ind w:firstLineChars="0" w:firstLine="0"/>
              <w:jc w:val="center"/>
            </w:pPr>
            <w:r w:rsidRPr="002D6F80">
              <w:rPr>
                <w:rFonts w:ascii="標楷體" w:hAnsi="標楷體" w:hint="eastAsia"/>
              </w:rPr>
              <w:t>數位創新</w:t>
            </w:r>
          </w:p>
        </w:tc>
        <w:tc>
          <w:tcPr>
            <w:tcW w:w="831" w:type="dxa"/>
            <w:vAlign w:val="center"/>
          </w:tcPr>
          <w:p w14:paraId="4FA6B666" w14:textId="77777777" w:rsidR="00D70493" w:rsidRDefault="00D70493" w:rsidP="00D70493">
            <w:pPr>
              <w:ind w:firstLineChars="0" w:firstLine="0"/>
              <w:jc w:val="center"/>
            </w:pPr>
            <w:r>
              <w:rPr>
                <w:rFonts w:ascii="標楷體" w:hAnsi="標楷體" w:hint="eastAsia"/>
              </w:rPr>
              <w:t>結果</w:t>
            </w:r>
          </w:p>
        </w:tc>
        <w:tc>
          <w:tcPr>
            <w:tcW w:w="6883" w:type="dxa"/>
            <w:gridSpan w:val="2"/>
            <w:vAlign w:val="center"/>
          </w:tcPr>
          <w:p w14:paraId="59F13908" w14:textId="77777777" w:rsidR="00D70493" w:rsidRDefault="00D70493" w:rsidP="006359E9">
            <w:pPr>
              <w:pStyle w:val="aff8"/>
            </w:pPr>
            <w:r>
              <w:t>打造紡織產業的數位協作大平台</w:t>
            </w:r>
          </w:p>
          <w:p w14:paraId="1625CD10" w14:textId="77777777" w:rsidR="00D70493" w:rsidRDefault="00D70493" w:rsidP="006359E9">
            <w:pPr>
              <w:pStyle w:val="aff8"/>
            </w:pPr>
            <w:r>
              <w:t>跨越時間與地域限制，加速產品設計流程</w:t>
            </w:r>
          </w:p>
          <w:p w14:paraId="49B0537A" w14:textId="7A1BED1B" w:rsidR="00D70493" w:rsidRPr="00B66782" w:rsidRDefault="00B66782" w:rsidP="006359E9">
            <w:pPr>
              <w:pStyle w:val="aff8"/>
            </w:pPr>
            <w:r>
              <w:t>平台</w:t>
            </w:r>
            <w:r>
              <w:rPr>
                <w:rFonts w:hint="eastAsia"/>
              </w:rPr>
              <w:t>出現</w:t>
            </w:r>
            <w:r>
              <w:t>使用者「瀏覽但不採購」的徵用現象</w:t>
            </w:r>
          </w:p>
        </w:tc>
      </w:tr>
      <w:bookmarkEnd w:id="49"/>
    </w:tbl>
    <w:p w14:paraId="017AF613" w14:textId="77777777" w:rsidR="001A7C22" w:rsidRDefault="001A7C22" w:rsidP="00D1618B">
      <w:pPr>
        <w:pStyle w:val="aff3"/>
      </w:pPr>
    </w:p>
    <w:p w14:paraId="653EDD57" w14:textId="37503F05" w:rsidR="001A7C22" w:rsidRDefault="00751323" w:rsidP="00112BF5">
      <w:pPr>
        <w:pStyle w:val="2"/>
      </w:pPr>
      <w:bookmarkStart w:id="53" w:name="_Toc198302300"/>
      <w:r>
        <w:t xml:space="preserve">5.2 </w:t>
      </w:r>
      <w:r>
        <w:t>第一階段：</w:t>
      </w:r>
      <w:r w:rsidR="00475031">
        <w:t>技術研發與平台推出</w:t>
      </w:r>
      <w:bookmarkEnd w:id="53"/>
    </w:p>
    <w:p w14:paraId="7B61FAA2" w14:textId="7C09188F" w:rsidR="004E127E" w:rsidRPr="007A3DF7" w:rsidRDefault="004E127E" w:rsidP="007A3DF7">
      <w:pPr>
        <w:pStyle w:val="3"/>
        <w:rPr>
          <w:bCs/>
          <w:sz w:val="28"/>
          <w:szCs w:val="28"/>
        </w:rPr>
      </w:pPr>
      <w:bookmarkStart w:id="54" w:name="_Toc19830230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4"/>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75AEAD3" w:rsidR="00960AF9" w:rsidRPr="00A35835" w:rsidRDefault="001A7C22" w:rsidP="00D1618B">
      <w:pPr>
        <w:pStyle w:val="aff3"/>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阿姨，有沒有這個？」</w:t>
      </w:r>
      <w:proofErr w:type="gramStart"/>
      <w:r w:rsidR="006849D1" w:rsidRPr="00A35835">
        <w:rPr>
          <w:rFonts w:hint="eastAsia"/>
        </w:rPr>
        <w:t>」</w:t>
      </w:r>
      <w:proofErr w:type="gramEnd"/>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FA1275">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致整體生產週期冗長，進一步促成「高庫存、長交期」的傳統經營模式難以突破。</w:t>
      </w:r>
    </w:p>
    <w:p w14:paraId="3E1F6D44" w14:textId="105F5115" w:rsidR="00FA1275" w:rsidRPr="00FA1275" w:rsidRDefault="00FA1275" w:rsidP="00D1618B">
      <w:pPr>
        <w:pStyle w:val="aff3"/>
      </w:pPr>
      <w:r w:rsidRPr="000742AA">
        <w:rPr>
          <w:rFonts w:hint="eastAsia"/>
        </w:rPr>
        <w:lastRenderedPageBreak/>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5" w:name="_Toc198302302"/>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5"/>
    </w:p>
    <w:p w14:paraId="18A989EB" w14:textId="0C3B1889" w:rsidR="005008B9" w:rsidRPr="00C463BF" w:rsidRDefault="007D4AD1" w:rsidP="00B532AA">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p>
    <w:p w14:paraId="21A3CC5D" w14:textId="760128C2" w:rsidR="00ED484E" w:rsidRDefault="000D24F4" w:rsidP="00ED484E">
      <w:pPr>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ED484E">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lastRenderedPageBreak/>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6" w:name="_Toc19830230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6"/>
    </w:p>
    <w:p w14:paraId="68F09E5B" w14:textId="1CA2F2D7" w:rsidR="001A7C22" w:rsidRDefault="001A7C22" w:rsidP="008B7A3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83CB4">
      <w:pPr>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lastRenderedPageBreak/>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7" w:name="_Toc198302304"/>
      <w:r w:rsidRPr="004E127E">
        <w:t>5.2</w:t>
      </w:r>
      <w:r>
        <w:rPr>
          <w:rFonts w:hint="eastAsia"/>
        </w:rPr>
        <w:t>.4</w:t>
      </w:r>
      <w:r w:rsidR="002C7C9B">
        <w:rPr>
          <w:rFonts w:hint="eastAsia"/>
        </w:rPr>
        <w:t xml:space="preserve"> </w:t>
      </w:r>
      <w:r>
        <w:rPr>
          <w:rFonts w:hint="eastAsia"/>
        </w:rPr>
        <w:t>深耕運用</w:t>
      </w:r>
      <w:bookmarkEnd w:id="57"/>
    </w:p>
    <w:p w14:paraId="796300B7" w14:textId="77777777" w:rsidR="00DB290D" w:rsidRDefault="00DB290D" w:rsidP="00DB290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2776DF">
      <w:pPr>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w:t>
      </w:r>
      <w:r w:rsidRPr="009C05EA">
        <w:lastRenderedPageBreak/>
        <w:t>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w:t>
      </w:r>
      <w:proofErr w:type="spellStart"/>
      <w:r w:rsidR="001A7C22" w:rsidRPr="005548C9">
        <w:rPr>
          <w:rFonts w:hint="eastAsia"/>
        </w:rPr>
        <w:t>ocr</w:t>
      </w:r>
      <w:proofErr w:type="spellEnd"/>
      <w:r w:rsidR="001A7C22" w:rsidRPr="005548C9">
        <w:rPr>
          <w:rFonts w:hint="eastAsia"/>
        </w:rPr>
        <w:t>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8" w:name="_Toc198302305"/>
      <w:r w:rsidRPr="004E127E">
        <w:t>5.2</w:t>
      </w:r>
      <w:r>
        <w:rPr>
          <w:rFonts w:hint="eastAsia"/>
        </w:rPr>
        <w:t>.5</w:t>
      </w:r>
      <w:r w:rsidR="002C7C9B">
        <w:rPr>
          <w:rFonts w:hint="eastAsia"/>
        </w:rPr>
        <w:t xml:space="preserve"> </w:t>
      </w:r>
      <w:r w:rsidR="00313D06">
        <w:rPr>
          <w:rFonts w:hint="eastAsia"/>
        </w:rPr>
        <w:t>創新探索</w:t>
      </w:r>
      <w:bookmarkEnd w:id="58"/>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原</w:t>
      </w:r>
      <w:r w:rsidRPr="00A306BD">
        <w:t>各類布片的多樣規格與複雜特徵。</w:t>
      </w:r>
      <w:r w:rsidR="00BD4858">
        <w:rPr>
          <w:rFonts w:hint="eastAsia"/>
        </w:rPr>
        <w:t>為了</w:t>
      </w:r>
      <w:r w:rsidR="00B803FA" w:rsidRPr="00B803FA">
        <w:t>提升掃描技術的精</w:t>
      </w:r>
      <w:proofErr w:type="gramStart"/>
      <w:r w:rsidR="00B803FA" w:rsidRPr="00B803FA">
        <w:t>準</w:t>
      </w:r>
      <w:proofErr w:type="gramEnd"/>
      <w:r w:rsidR="00B803FA" w:rsidRPr="00B803FA">
        <w:t>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proofErr w:type="spellStart"/>
      <w:r w:rsidR="00BF2A53" w:rsidRPr="00BF2A53">
        <w:rPr>
          <w:rFonts w:hint="eastAsia"/>
        </w:rPr>
        <w:t>TextileC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w:t>
      </w:r>
      <w:r w:rsidRPr="000577F3">
        <w:rPr>
          <w:rStyle w:val="aff4"/>
          <w:rFonts w:hint="eastAsia"/>
          <w:i/>
          <w:iCs/>
        </w:rPr>
        <w:lastRenderedPageBreak/>
        <w:t>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9" w:name="_Toc198302306"/>
      <w:r w:rsidRPr="004E127E">
        <w:t>5.2</w:t>
      </w:r>
      <w:r>
        <w:rPr>
          <w:rFonts w:hint="eastAsia"/>
        </w:rPr>
        <w:t>.6</w:t>
      </w:r>
      <w:r w:rsidR="002C7C9B">
        <w:rPr>
          <w:rFonts w:hint="eastAsia"/>
        </w:rPr>
        <w:t xml:space="preserve"> </w:t>
      </w:r>
      <w:r>
        <w:rPr>
          <w:rFonts w:hint="eastAsia"/>
        </w:rPr>
        <w:t>平衡機制</w:t>
      </w:r>
      <w:bookmarkEnd w:id="59"/>
    </w:p>
    <w:p w14:paraId="30BE3544" w14:textId="77777777" w:rsidR="00175B5B" w:rsidRDefault="00175B5B" w:rsidP="00175B5B">
      <w:pPr>
        <w:pStyle w:val="a"/>
      </w:pPr>
      <w:r w:rsidRPr="00175B5B">
        <w:t>內外部協作驅動技術深化與市場擴張</w:t>
      </w:r>
    </w:p>
    <w:p w14:paraId="0B9B81AF" w14:textId="3E55B004" w:rsidR="00175B5B" w:rsidRPr="00240DF2" w:rsidRDefault="00175B5B" w:rsidP="00240DF2">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形成支撐平台後續發展的平衡推力。</w:t>
      </w:r>
    </w:p>
    <w:p w14:paraId="38E3A4E9" w14:textId="7270571A" w:rsidR="0021095F" w:rsidRDefault="00225BFC" w:rsidP="009D3794">
      <w:pPr>
        <w:pStyle w:val="3"/>
      </w:pPr>
      <w:bookmarkStart w:id="60" w:name="_Toc19830230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0"/>
    </w:p>
    <w:p w14:paraId="4C5FBFC4" w14:textId="77777777" w:rsidR="00BB55A0" w:rsidRDefault="00BB55A0" w:rsidP="00BB55A0">
      <w:pPr>
        <w:pStyle w:val="a"/>
      </w:pPr>
      <w:r>
        <w:t>打造紡織產業的數位協作大平台</w:t>
      </w:r>
    </w:p>
    <w:p w14:paraId="309D40EA" w14:textId="0ED7990F" w:rsidR="007F0C13" w:rsidRDefault="00D84D32" w:rsidP="00BB55A0">
      <w:pPr>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w:t>
      </w:r>
      <w:r w:rsidR="00C55659">
        <w:rPr>
          <w:rFonts w:hint="eastAsia"/>
        </w:rPr>
        <w:lastRenderedPageBreak/>
        <w:t>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77777777" w:rsidR="00E4270A" w:rsidRDefault="00E4270A" w:rsidP="00E4270A">
      <w:pPr>
        <w:pStyle w:val="a"/>
      </w:pPr>
      <w:r>
        <w:t>跨越時間與地域限制，加速產品設計流程</w:t>
      </w:r>
    </w:p>
    <w:p w14:paraId="6495B614" w14:textId="2FE0095F" w:rsidR="00E4270A" w:rsidRDefault="00E4270A" w:rsidP="00E4270A">
      <w:pPr>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527943E1" w14:textId="76D9889B" w:rsidR="003E0476" w:rsidRPr="008722FD" w:rsidRDefault="003E0476" w:rsidP="00D1618B">
      <w:pPr>
        <w:pStyle w:val="aff3"/>
      </w:pPr>
      <w:r w:rsidRPr="008722FD">
        <w:rPr>
          <w:rFonts w:hint="eastAsia"/>
        </w:rPr>
        <w:t>「過去向工廠實體打樣從亞洲寄</w:t>
      </w:r>
      <w:r w:rsidR="00952872" w:rsidRPr="008722FD">
        <w:rPr>
          <w:rFonts w:hint="eastAsia"/>
        </w:rPr>
        <w:t>到</w:t>
      </w:r>
      <w:r w:rsidRPr="008722FD">
        <w:rPr>
          <w:rFonts w:hint="eastAsia"/>
        </w:rPr>
        <w:t>美國，</w:t>
      </w:r>
      <w:r w:rsidR="00952872" w:rsidRPr="008722FD">
        <w:rPr>
          <w:rFonts w:hint="eastAsia"/>
        </w:rPr>
        <w:t>要花</w:t>
      </w:r>
      <w:r w:rsidRPr="008722FD">
        <w:rPr>
          <w:rFonts w:hint="eastAsia"/>
        </w:rPr>
        <w:t>四至六</w:t>
      </w:r>
      <w:r w:rsidR="00952872" w:rsidRPr="008722FD">
        <w:rPr>
          <w:rFonts w:hint="eastAsia"/>
        </w:rPr>
        <w:t>禮拜</w:t>
      </w:r>
      <w:r w:rsidRPr="008722FD">
        <w:rPr>
          <w:rFonts w:hint="eastAsia"/>
        </w:rPr>
        <w:t>，如今透過布料數位平台，設計師一至三天內就</w:t>
      </w:r>
      <w:r w:rsidR="00952872" w:rsidRPr="008722FD">
        <w:rPr>
          <w:rFonts w:hint="eastAsia"/>
        </w:rPr>
        <w:t>能完成</w:t>
      </w:r>
      <w:r w:rsidRPr="008722FD">
        <w:rPr>
          <w:rFonts w:hint="eastAsia"/>
        </w:rPr>
        <w:t>製作。」</w:t>
      </w:r>
      <w:r w:rsidR="00B37E7B" w:rsidRPr="008722FD">
        <w:rPr>
          <w:rFonts w:hint="eastAsia"/>
        </w:rPr>
        <w:t>（</w:t>
      </w:r>
      <w:r w:rsidRPr="008722FD">
        <w:rPr>
          <w:rFonts w:hint="eastAsia"/>
        </w:rPr>
        <w:t>樊穎</w:t>
      </w:r>
      <w:r w:rsidRPr="008722FD">
        <w:t xml:space="preserve"> </w:t>
      </w:r>
      <w:r w:rsidRPr="008722FD">
        <w:rPr>
          <w:rFonts w:hint="eastAsia"/>
        </w:rPr>
        <w:t xml:space="preserve">創辦人，2024 </w:t>
      </w:r>
      <w:commentRangeStart w:id="61"/>
      <w:r w:rsidRPr="008722FD">
        <w:rPr>
          <w:rFonts w:hint="eastAsia"/>
        </w:rPr>
        <w:t>今周刊</w:t>
      </w:r>
      <w:commentRangeEnd w:id="61"/>
      <w:r w:rsidRPr="008722FD">
        <w:rPr>
          <w:rStyle w:val="af6"/>
          <w:color w:val="FF0000"/>
          <w:sz w:val="24"/>
          <w:szCs w:val="24"/>
        </w:rPr>
        <w:commentReference w:id="61"/>
      </w:r>
      <w:r w:rsidRPr="008722FD">
        <w:rPr>
          <w:rFonts w:hint="eastAsia"/>
        </w:rPr>
        <w:t>資料</w:t>
      </w:r>
      <w:r w:rsidR="00B37E7B" w:rsidRPr="008722FD">
        <w:rPr>
          <w:rFonts w:hint="eastAsia"/>
        </w:rPr>
        <w:t>）</w:t>
      </w:r>
      <w:r w:rsidRPr="008722FD">
        <w:t xml:space="preserve"> </w:t>
      </w:r>
    </w:p>
    <w:p w14:paraId="4048890B" w14:textId="00456F09" w:rsidR="00FE1616" w:rsidRDefault="00FE1616" w:rsidP="00FE1616">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D1618B">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718D06B4" w14:textId="5E6E5DE0" w:rsidR="001A7C22" w:rsidRPr="0064221C" w:rsidRDefault="001A7C22" w:rsidP="0021095F">
      <w:pPr>
        <w:pStyle w:val="2"/>
      </w:pPr>
      <w:bookmarkStart w:id="62" w:name="_Toc198302308"/>
      <w:r>
        <w:rPr>
          <w:rFonts w:hint="eastAsia"/>
        </w:rPr>
        <w:t>階段二、</w:t>
      </w:r>
      <w:r w:rsidR="00B37E7B">
        <w:t>「</w:t>
      </w:r>
      <w:proofErr w:type="gramStart"/>
      <w:r w:rsidR="00150F96" w:rsidRPr="00850A1F">
        <w:rPr>
          <w:rFonts w:hint="eastAsia"/>
        </w:rPr>
        <w:t>資安與</w:t>
      </w:r>
      <w:proofErr w:type="gramEnd"/>
      <w:r w:rsidR="00150F96" w:rsidRPr="00850A1F">
        <w:rPr>
          <w:rFonts w:hint="eastAsia"/>
        </w:rPr>
        <w:t>私有</w:t>
      </w:r>
      <w:r w:rsidR="00B37E7B">
        <w:t>」</w:t>
      </w:r>
      <w:bookmarkEnd w:id="62"/>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D8374D">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tcPr>
          <w:p w14:paraId="06030D98" w14:textId="28014752" w:rsidR="00016FD3" w:rsidRDefault="00016FD3" w:rsidP="00D8374D">
            <w:pPr>
              <w:pStyle w:val="aff8"/>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r w:rsidR="00D8374D">
              <w:rPr>
                <w:rFonts w:hint="eastAsia"/>
              </w:rPr>
              <w:t>。</w:t>
            </w:r>
          </w:p>
          <w:p w14:paraId="01C3213C" w14:textId="5E2AD138" w:rsidR="001A7C22" w:rsidRPr="00BC1929" w:rsidRDefault="00016FD3" w:rsidP="00D8374D">
            <w:pPr>
              <w:pStyle w:val="aff8"/>
              <w:rPr>
                <w:rFonts w:eastAsia="新細明體"/>
              </w:rPr>
            </w:pPr>
            <w:r>
              <w:rPr>
                <w:rFonts w:hint="eastAsia"/>
              </w:rPr>
              <w:t>產業需要私有雲管理數位布片，自主管控資料安全</w:t>
            </w:r>
            <w:r w:rsidR="00D8374D">
              <w:rPr>
                <w:rFonts w:hint="eastAsia"/>
              </w:rPr>
              <w:t>。</w:t>
            </w:r>
          </w:p>
        </w:tc>
        <w:tc>
          <w:tcPr>
            <w:tcW w:w="3442" w:type="dxa"/>
          </w:tcPr>
          <w:p w14:paraId="690ACEE9" w14:textId="5318FE34" w:rsidR="0020448C" w:rsidRDefault="0020448C" w:rsidP="00D8374D">
            <w:pPr>
              <w:pStyle w:val="aff8"/>
            </w:pPr>
            <w:r w:rsidRPr="00D8374D">
              <w:rPr>
                <w:b/>
                <w:bCs/>
              </w:rPr>
              <w:t>經營策略</w:t>
            </w:r>
            <w:r w:rsidRPr="00D8374D">
              <w:rPr>
                <w:rFonts w:hint="eastAsia"/>
                <w:b/>
                <w:bCs/>
              </w:rPr>
              <w:t>：</w:t>
            </w:r>
            <w:r>
              <w:rPr>
                <w:rFonts w:hint="eastAsia"/>
              </w:rPr>
              <w:t>平台</w:t>
            </w:r>
            <w:r>
              <w:t>從共用轉向</w:t>
            </w:r>
            <w:r>
              <w:rPr>
                <w:rFonts w:hint="eastAsia"/>
              </w:rPr>
              <w:t>自主控制</w:t>
            </w:r>
            <w:r>
              <w:t>，</w:t>
            </w:r>
            <w:r>
              <w:rPr>
                <w:rFonts w:hint="eastAsia"/>
              </w:rPr>
              <w:t>從供應鏈出發串連起紡織生態</w:t>
            </w:r>
            <w:r w:rsidR="008E40AA">
              <w:rPr>
                <w:rFonts w:hint="eastAsia"/>
              </w:rPr>
              <w:t>。</w:t>
            </w:r>
          </w:p>
          <w:p w14:paraId="35DEB731" w14:textId="26DA7CDF" w:rsidR="001A7C22" w:rsidRPr="00BB0447" w:rsidRDefault="0020448C" w:rsidP="00D8374D">
            <w:pPr>
              <w:pStyle w:val="aff8"/>
            </w:pPr>
            <w:r w:rsidRPr="00D8374D">
              <w:rPr>
                <w:b/>
                <w:bCs/>
              </w:rPr>
              <w:lastRenderedPageBreak/>
              <w:t>資源整合與分配</w:t>
            </w:r>
            <w:r w:rsidRPr="00D8374D">
              <w:rPr>
                <w:rFonts w:hint="eastAsia"/>
                <w:b/>
                <w:bCs/>
              </w:rPr>
              <w:t>：</w:t>
            </w:r>
            <w:r>
              <w:rPr>
                <w:rFonts w:hint="eastAsia"/>
              </w:rPr>
              <w:t>基於初代平台基礎與使用者回饋，建構出私有平台架構</w:t>
            </w:r>
            <w:r w:rsidR="008E40AA">
              <w:rPr>
                <w:rFonts w:hint="eastAsia"/>
              </w:rP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4F42FD19" w14:textId="7B7D066E" w:rsidR="00B06285" w:rsidRPr="00965854" w:rsidRDefault="00B06285" w:rsidP="00965854">
            <w:pPr>
              <w:pStyle w:val="aff8"/>
            </w:pPr>
            <w:r w:rsidRPr="00965854">
              <w:rPr>
                <w:rFonts w:hint="eastAsia"/>
              </w:rPr>
              <w:t>權限</w:t>
            </w:r>
            <w:r w:rsidRPr="00965854">
              <w:t>控管模組</w:t>
            </w:r>
            <w:r w:rsidR="00965854" w:rsidRPr="00965854">
              <w:t>讓</w:t>
            </w:r>
            <w:r w:rsidR="008E40AA" w:rsidRPr="00965854">
              <w:rPr>
                <w:rFonts w:hint="eastAsia"/>
              </w:rPr>
              <w:t>使用者可自行決定檔案的存取</w:t>
            </w:r>
            <w:r w:rsidR="00965854" w:rsidRPr="00965854">
              <w:rPr>
                <w:rFonts w:hint="eastAsia"/>
              </w:rPr>
              <w:t>權限</w:t>
            </w:r>
            <w:r w:rsidR="008E40AA" w:rsidRPr="00965854">
              <w:rPr>
                <w:rFonts w:hint="eastAsia"/>
              </w:rPr>
              <w:t>，</w:t>
            </w:r>
            <w:r w:rsidRPr="00965854">
              <w:rPr>
                <w:rFonts w:hint="eastAsia"/>
              </w:rPr>
              <w:t>提升數位素材儲存安全性</w:t>
            </w:r>
            <w:r w:rsidR="008E40AA" w:rsidRPr="00965854">
              <w:rPr>
                <w:rFonts w:hint="eastAsia"/>
              </w:rPr>
              <w:t>。</w:t>
            </w:r>
          </w:p>
          <w:p w14:paraId="37C41A2A" w14:textId="38F20772" w:rsidR="00F25166" w:rsidRPr="00B06285" w:rsidRDefault="008E40AA" w:rsidP="00965854">
            <w:pPr>
              <w:pStyle w:val="aff8"/>
            </w:pPr>
            <w:r w:rsidRPr="00965854">
              <w:rPr>
                <w:rStyle w:val="af"/>
                <w:rFonts w:hint="eastAsia"/>
                <w:b w:val="0"/>
                <w:bCs w:val="0"/>
              </w:rPr>
              <w:t>數位平台</w:t>
            </w:r>
            <w:r w:rsidR="00965854" w:rsidRPr="00965854">
              <w:rPr>
                <w:rStyle w:val="af"/>
                <w:rFonts w:hint="eastAsia"/>
                <w:b w:val="0"/>
                <w:bCs w:val="0"/>
              </w:rPr>
              <w:t>的</w:t>
            </w:r>
            <w:r w:rsidRPr="00965854">
              <w:rPr>
                <w:rStyle w:val="af"/>
                <w:rFonts w:hint="eastAsia"/>
                <w:b w:val="0"/>
                <w:bCs w:val="0"/>
              </w:rPr>
              <w:t>Open</w:t>
            </w:r>
            <w:r w:rsidR="00965854" w:rsidRPr="00965854">
              <w:rPr>
                <w:rStyle w:val="af"/>
                <w:rFonts w:hint="eastAsia"/>
                <w:b w:val="0"/>
                <w:bCs w:val="0"/>
              </w:rPr>
              <w:t xml:space="preserve"> </w:t>
            </w:r>
            <w:r w:rsidR="00E542ED" w:rsidRPr="00965854">
              <w:t>API</w:t>
            </w:r>
            <w:r w:rsidR="00E542ED" w:rsidRPr="00965854">
              <w:rPr>
                <w:rFonts w:hint="eastAsia"/>
              </w:rPr>
              <w:t>系統串接，創造系統協作效益</w:t>
            </w:r>
            <w:r w:rsidRPr="00965854">
              <w:rPr>
                <w:rFonts w:hint="eastAsia"/>
              </w:rPr>
              <w:t>。</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833431">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tcPr>
          <w:p w14:paraId="761BA552" w14:textId="68A4CD9F" w:rsidR="002A36C3" w:rsidRDefault="004F4481" w:rsidP="00833431">
            <w:pPr>
              <w:pStyle w:val="aff8"/>
            </w:pPr>
            <w:r>
              <w:t>建立</w:t>
            </w:r>
            <w:r>
              <w:t>AI</w:t>
            </w:r>
            <w:r>
              <w:t>團隊，培養組織自主研發能力</w:t>
            </w:r>
            <w:r w:rsidR="00DC5B3C">
              <w:rPr>
                <w:rFonts w:hint="eastAsia"/>
              </w:rPr>
              <w:t>。</w:t>
            </w:r>
            <w:r w:rsidR="007C1C86">
              <w:rPr>
                <w:rFonts w:hint="eastAsia"/>
              </w:rPr>
              <w:t>（</w:t>
            </w:r>
            <w:r w:rsidR="007C1C86">
              <w:rPr>
                <w:rFonts w:hint="eastAsia"/>
              </w:rPr>
              <w:t>2021</w:t>
            </w:r>
            <w:r w:rsidR="007C1C86">
              <w:rPr>
                <w:rFonts w:hint="eastAsia"/>
              </w:rPr>
              <w:t>）</w:t>
            </w:r>
          </w:p>
          <w:p w14:paraId="4F6E4937" w14:textId="647FBF1A" w:rsidR="001A7C22" w:rsidRPr="002A36C3" w:rsidRDefault="002A36C3" w:rsidP="00833431">
            <w:pPr>
              <w:pStyle w:val="aff8"/>
            </w:pPr>
            <w:r>
              <w:t>持續</w:t>
            </w:r>
            <w:r>
              <w:rPr>
                <w:rFonts w:hint="eastAsia"/>
              </w:rPr>
              <w:t>強化</w:t>
            </w:r>
            <w:r>
              <w:t>掃描與演算法</w:t>
            </w:r>
            <w:r>
              <w:rPr>
                <w:rFonts w:hint="eastAsia"/>
              </w:rPr>
              <w:t>，針對織品</w:t>
            </w:r>
            <w:proofErr w:type="gramStart"/>
            <w:r>
              <w:rPr>
                <w:rFonts w:hint="eastAsia"/>
              </w:rPr>
              <w:t>垂墜感</w:t>
            </w:r>
            <w:proofErr w:type="gramEnd"/>
            <w:r>
              <w:rPr>
                <w:rFonts w:hint="eastAsia"/>
              </w:rPr>
              <w:t>、拉伸等物理數據等進行開發</w:t>
            </w:r>
            <w:r w:rsidR="00DC5B3C">
              <w:rPr>
                <w:rFonts w:hint="eastAsia"/>
              </w:rPr>
              <w:t>。</w:t>
            </w:r>
          </w:p>
        </w:tc>
        <w:tc>
          <w:tcPr>
            <w:tcW w:w="3442" w:type="dxa"/>
            <w:vAlign w:val="center"/>
          </w:tcPr>
          <w:p w14:paraId="54FBA908" w14:textId="316DF422" w:rsidR="001A7C22" w:rsidRPr="00313BFC" w:rsidRDefault="00DC5B3C" w:rsidP="00591030">
            <w:pPr>
              <w:widowControl/>
              <w:ind w:firstLineChars="0" w:firstLine="0"/>
              <w:jc w:val="both"/>
              <w:rPr>
                <w:rFonts w:eastAsia="新細明體"/>
              </w:rPr>
            </w:pPr>
            <w:r w:rsidRPr="00DC5B3C">
              <w:rPr>
                <w:rFonts w:hint="eastAsia"/>
              </w:rPr>
              <w:t>積極與外部組織合作，開發外部資源</w:t>
            </w:r>
            <w:r w:rsidR="001A7C22">
              <w:t>。</w:t>
            </w:r>
            <w:r w:rsidR="007C1C86">
              <w:rPr>
                <w:rFonts w:hint="eastAsia"/>
              </w:rPr>
              <w:t>（</w:t>
            </w:r>
            <w:r w:rsidR="007C1C86">
              <w:rPr>
                <w:rFonts w:hint="eastAsia"/>
              </w:rPr>
              <w:t>2021</w:t>
            </w:r>
            <w:r w:rsidR="007C1C86">
              <w:rPr>
                <w:rFonts w:hint="eastAsia"/>
              </w:rPr>
              <w:t>）</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5E7CDA68" w:rsidR="001A7C22" w:rsidRPr="00206DEC" w:rsidRDefault="00DC5B3C" w:rsidP="00DC5B3C">
            <w:pPr>
              <w:pStyle w:val="aff8"/>
            </w:pPr>
            <w:r w:rsidRPr="00DC5B3C">
              <w:rPr>
                <w:rFonts w:hint="eastAsia"/>
              </w:rPr>
              <w:t>試用策略與顧問輔導為槓桿，累積數位布片資產、推動產業轉型</w:t>
            </w:r>
            <w:r w:rsidR="007C1C86">
              <w:rPr>
                <w:rFonts w:hint="eastAsia"/>
              </w:rPr>
              <w:t>。（</w:t>
            </w:r>
            <w:r w:rsidR="007C1C86">
              <w:rPr>
                <w:rFonts w:hint="eastAsia"/>
              </w:rPr>
              <w:t>2021</w:t>
            </w:r>
            <w:r w:rsidR="007C1C86">
              <w:rPr>
                <w:rFonts w:hint="eastAsia"/>
              </w:rPr>
              <w:t>）</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48FD9465" w14:textId="77777777" w:rsidR="00A03BBD" w:rsidRDefault="00A03BBD" w:rsidP="00591030">
            <w:pPr>
              <w:widowControl/>
              <w:ind w:firstLineChars="0" w:firstLine="0"/>
              <w:jc w:val="both"/>
            </w:pPr>
            <w:r w:rsidRPr="00A03BBD">
              <w:rPr>
                <w:rFonts w:hint="eastAsia"/>
              </w:rPr>
              <w:t>系統整合加速決策流程，從組織內部資訊流通到智慧生產效率</w:t>
            </w:r>
            <w:r>
              <w:rPr>
                <w:rFonts w:hint="eastAsia"/>
              </w:rPr>
              <w:t>。</w:t>
            </w:r>
          </w:p>
          <w:p w14:paraId="06532B0C" w14:textId="1C1F260B" w:rsidR="001A7C22" w:rsidRPr="00D21C54" w:rsidRDefault="00A03BBD" w:rsidP="00591030">
            <w:pPr>
              <w:widowControl/>
              <w:ind w:firstLineChars="0" w:firstLine="0"/>
              <w:jc w:val="both"/>
            </w:pPr>
            <w:r w:rsidRPr="00A03BBD">
              <w:rPr>
                <w:rFonts w:hint="eastAsia"/>
              </w:rPr>
              <w:t>權限管理機制，提升資料安全與產業協作彈性</w:t>
            </w:r>
            <w:r>
              <w:rPr>
                <w:rFonts w:hint="eastAsia"/>
              </w:rPr>
              <w:t>。</w:t>
            </w:r>
          </w:p>
        </w:tc>
      </w:tr>
    </w:tbl>
    <w:p w14:paraId="0D1DDA33" w14:textId="77777777" w:rsidR="00775AF0" w:rsidRDefault="0021095F" w:rsidP="009D3794">
      <w:pPr>
        <w:pStyle w:val="2"/>
      </w:pPr>
      <w:bookmarkStart w:id="63" w:name="_Toc198302309"/>
      <w:r>
        <w:rPr>
          <w:rFonts w:hint="eastAsia"/>
        </w:rPr>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3"/>
    </w:p>
    <w:p w14:paraId="7D60BCCA" w14:textId="264E8B20" w:rsidR="00051C78" w:rsidRDefault="00051C78" w:rsidP="005E090C">
      <w:pPr>
        <w:pStyle w:val="3"/>
      </w:pPr>
      <w:bookmarkStart w:id="64" w:name="_Toc19830231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4"/>
    </w:p>
    <w:p w14:paraId="11170D77" w14:textId="6AAE3A11" w:rsidR="00E92694" w:rsidRDefault="00E92694" w:rsidP="00E92694">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2D16BD">
      <w:pPr>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w:t>
      </w:r>
      <w:r w:rsidRPr="00234127">
        <w:rPr>
          <w:rFonts w:hint="eastAsia"/>
        </w:rPr>
        <w:lastRenderedPageBreak/>
        <w:t>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pPr>
      <w:r w:rsidRPr="008E4B1E">
        <w:rPr>
          <w:rFonts w:hint="eastAsia"/>
        </w:rPr>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5" w:name="_Toc19830231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5"/>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lastRenderedPageBreak/>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rPr>
          <w:rFonts w:hint="eastAsia"/>
        </w:rPr>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66" w:name="_Toc198302312"/>
      <w:r w:rsidRPr="007D7A67">
        <w:rPr>
          <w:rFonts w:hint="eastAsia"/>
        </w:rPr>
        <w:t>探索可供性</w:t>
      </w:r>
      <w:bookmarkEnd w:id="66"/>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1CCBF29A" w:rsidR="0039704D" w:rsidRDefault="008057E3" w:rsidP="00727A71">
      <w:pPr>
        <w:ind w:firstLine="480"/>
      </w:pPr>
      <w:r w:rsidRPr="008057E3">
        <w:t>團隊意識到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w:t>
      </w:r>
      <w:r w:rsidR="00727A71" w:rsidRPr="00727A71">
        <w:rPr>
          <w:rFonts w:hint="eastAsia"/>
        </w:rPr>
        <w:lastRenderedPageBreak/>
        <w:t>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6AAF517" w14:textId="4D86C07D" w:rsidR="004F7E1B" w:rsidRPr="004F7E1B" w:rsidRDefault="004F7E1B" w:rsidP="004F7E1B">
      <w:pPr>
        <w:pStyle w:val="a"/>
      </w:pPr>
      <w:r w:rsidRPr="004F7E1B">
        <w:t>API</w:t>
      </w:r>
      <w:r w:rsidR="00E542ED">
        <w:rPr>
          <w:rFonts w:hint="eastAsia"/>
        </w:rPr>
        <w:t>系統串接，創造系統協作效益</w:t>
      </w:r>
    </w:p>
    <w:p w14:paraId="79CD8A3D" w14:textId="48E4980C" w:rsidR="004F7E1B" w:rsidRPr="00102817" w:rsidRDefault="004F7E1B" w:rsidP="00E436CE">
      <w:pPr>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顯著降低人為錯誤與作業成本，提高資訊準確率與決策效率。</w:t>
      </w:r>
    </w:p>
    <w:p w14:paraId="6386F29B" w14:textId="76E08609" w:rsidR="00C14D7A" w:rsidRDefault="00C14D7A" w:rsidP="00C14D7A">
      <w:pPr>
        <w:pStyle w:val="3"/>
      </w:pPr>
      <w:bookmarkStart w:id="67" w:name="_Toc19830231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p>
    <w:p w14:paraId="40EF6956" w14:textId="02FF94D2" w:rsidR="00545380" w:rsidRDefault="00545380" w:rsidP="00F07692">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3A3522D0" w:rsidR="00653212" w:rsidRPr="005C7693" w:rsidRDefault="00371055" w:rsidP="00D1618B">
      <w:pPr>
        <w:pStyle w:val="aff3"/>
      </w:pPr>
      <w:r w:rsidRPr="00545380">
        <w:rPr>
          <w:rFonts w:hint="eastAsia"/>
        </w:rPr>
        <w:lastRenderedPageBreak/>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FA5C62">
      <w:pPr>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2289EA89" w:rsidR="00926ECC" w:rsidRDefault="00371055" w:rsidP="00D1618B">
      <w:pPr>
        <w:pStyle w:val="aff3"/>
      </w:pPr>
      <w:r w:rsidRPr="00CE1E36">
        <w:rPr>
          <w:rFonts w:hint="eastAsia"/>
        </w:rPr>
        <w:t>「然後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8" w:name="_Toc19830231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p>
    <w:p w14:paraId="019BBD61" w14:textId="0C5CEE4E" w:rsidR="000C226B" w:rsidRDefault="000C226B" w:rsidP="000C226B">
      <w:pPr>
        <w:pStyle w:val="a"/>
      </w:pPr>
      <w:r w:rsidRPr="000C226B">
        <w:rPr>
          <w:rFonts w:hint="eastAsia"/>
        </w:rPr>
        <w:t>積極與外部組織合作，開發外部資源</w:t>
      </w:r>
      <w:r w:rsidR="007C1C86">
        <w:rPr>
          <w:rFonts w:hint="eastAsia"/>
        </w:rPr>
        <w:t>（</w:t>
      </w:r>
      <w:r w:rsidR="007C1C86">
        <w:rPr>
          <w:rFonts w:hint="eastAsia"/>
        </w:rPr>
        <w:t>2021</w:t>
      </w:r>
      <w:r w:rsidR="007C1C86">
        <w:rPr>
          <w:rFonts w:hint="eastAsia"/>
        </w:rPr>
        <w:t>）</w:t>
      </w:r>
    </w:p>
    <w:p w14:paraId="749EBDA9" w14:textId="7A6365CA" w:rsidR="00365F66" w:rsidRDefault="00753127" w:rsidP="00365F66">
      <w:pPr>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r w:rsidR="00960493" w:rsidRPr="00960493">
        <w:t>2021</w:t>
      </w:r>
      <w:r w:rsidR="00960493" w:rsidRPr="00960493">
        <w:t>年，團隊與瑞士軟體商</w:t>
      </w:r>
      <w:r w:rsidR="00960493" w:rsidRPr="00960493">
        <w:t>SO REAL</w:t>
      </w:r>
      <w:r w:rsidR="00960493" w:rsidRPr="00960493">
        <w:t>合作</w:t>
      </w:r>
      <w:r w:rsidR="00DD3813">
        <w:rPr>
          <w:rFonts w:hint="eastAsia"/>
        </w:rPr>
        <w:t>，</w:t>
      </w:r>
      <w:r w:rsidR="00DD3813" w:rsidRPr="00DD3813">
        <w:t>並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7C381300" w14:textId="67196287" w:rsidR="00E72522" w:rsidRDefault="00266E19" w:rsidP="00FA5C62">
      <w:pPr>
        <w:ind w:firstLine="480"/>
      </w:pPr>
      <w:proofErr w:type="gramStart"/>
      <w:r>
        <w:rPr>
          <w:rFonts w:hint="eastAsia"/>
        </w:rPr>
        <w:t>此外，</w:t>
      </w:r>
      <w:proofErr w:type="spellStart"/>
      <w:proofErr w:type="gramEnd"/>
      <w:r w:rsidR="00490827" w:rsidRPr="00490827">
        <w:t>TextileCloud</w:t>
      </w:r>
      <w:proofErr w:type="spellEnd"/>
      <w:r w:rsidR="00490827" w:rsidRPr="00490827">
        <w:t>平台</w:t>
      </w:r>
      <w:r w:rsidR="00F35627">
        <w:rPr>
          <w:rFonts w:hint="eastAsia"/>
        </w:rPr>
        <w:t>中部分</w:t>
      </w:r>
      <w:r w:rsidR="00E15F82">
        <w:rPr>
          <w:rFonts w:hint="eastAsia"/>
        </w:rPr>
        <w:t>運算處理</w:t>
      </w:r>
      <w:r w:rsidR="00490827">
        <w:rPr>
          <w:rFonts w:hint="eastAsia"/>
        </w:rPr>
        <w:t>建</w:t>
      </w:r>
      <w:r w:rsidR="00490827" w:rsidRPr="00490827">
        <w:t>構於</w:t>
      </w:r>
      <w:r w:rsidR="00490827" w:rsidRPr="00490827">
        <w:t>Amazon Web Services</w:t>
      </w:r>
      <w:r w:rsidR="00490827" w:rsidRPr="00490827">
        <w:t>（</w:t>
      </w:r>
      <w:r w:rsidR="00490827" w:rsidRPr="00490827">
        <w:t>AWS</w:t>
      </w:r>
      <w:r w:rsidR="00490827" w:rsidRPr="00490827">
        <w:t>）雲端</w:t>
      </w:r>
      <w:r w:rsidR="00F35627">
        <w:rPr>
          <w:rFonts w:hint="eastAsia"/>
        </w:rPr>
        <w:t>服務</w:t>
      </w:r>
      <w:r w:rsidR="00490827" w:rsidRPr="00490827">
        <w:t>之上</w:t>
      </w:r>
      <w:r w:rsidR="00E72522" w:rsidRPr="00E72522">
        <w:t>，在雙方多年良好合作基礎下，</w:t>
      </w:r>
      <w:proofErr w:type="spellStart"/>
      <w:r w:rsidR="00E72522" w:rsidRPr="00E72522">
        <w:t>Frontier.cool</w:t>
      </w:r>
      <w:proofErr w:type="spellEnd"/>
      <w:r w:rsidR="00E72522" w:rsidRPr="00E72522">
        <w:t>於</w:t>
      </w:r>
      <w:r w:rsidR="00E72522" w:rsidRPr="00E72522">
        <w:t>2021</w:t>
      </w:r>
      <w:r w:rsidR="00E72522" w:rsidRPr="00E72522">
        <w:t>年成為</w:t>
      </w:r>
      <w:r w:rsidR="00E72522" w:rsidRPr="00E72522">
        <w:t>AWS</w:t>
      </w:r>
      <w:r w:rsidR="00E72522" w:rsidRPr="00E72522">
        <w:t>亞太區戰略合作夥伴。</w:t>
      </w:r>
      <w:r w:rsidR="00387694">
        <w:rPr>
          <w:rFonts w:hint="eastAsia"/>
        </w:rPr>
        <w:t>團隊</w:t>
      </w:r>
      <w:r w:rsidR="00E72522">
        <w:rPr>
          <w:rFonts w:hint="eastAsia"/>
        </w:rPr>
        <w:t>曾受到</w:t>
      </w:r>
      <w:r w:rsidR="00E72522">
        <w:rPr>
          <w:rFonts w:hint="eastAsia"/>
        </w:rPr>
        <w:t>AWS</w:t>
      </w:r>
      <w:r w:rsidR="00E72522">
        <w:rPr>
          <w:rFonts w:hint="eastAsia"/>
        </w:rPr>
        <w:t>總工程師的肯定，</w:t>
      </w:r>
      <w:r w:rsidR="00E72522">
        <w:rPr>
          <w:rFonts w:hint="eastAsia"/>
        </w:rPr>
        <w:t>AWS</w:t>
      </w:r>
      <w:r w:rsidR="00E72522">
        <w:rPr>
          <w:rFonts w:hint="eastAsia"/>
        </w:rPr>
        <w:t>認為</w:t>
      </w:r>
      <w:proofErr w:type="spellStart"/>
      <w:r w:rsidR="00E72522">
        <w:rPr>
          <w:rFonts w:hint="eastAsia"/>
        </w:rPr>
        <w:t>TextileCloud</w:t>
      </w:r>
      <w:proofErr w:type="spellEnd"/>
      <w:r w:rsidR="00452CF8" w:rsidRPr="00452CF8">
        <w:t>具備獨特的技術創新性</w:t>
      </w:r>
      <w:r w:rsidR="00E72522">
        <w:rPr>
          <w:rFonts w:hint="eastAsia"/>
        </w:rPr>
        <w:t>，</w:t>
      </w:r>
      <w:r w:rsidR="008F778D">
        <w:rPr>
          <w:rFonts w:hint="eastAsia"/>
        </w:rPr>
        <w:t>且目前</w:t>
      </w:r>
      <w:r w:rsidR="00E72522">
        <w:rPr>
          <w:rFonts w:hint="eastAsia"/>
        </w:rPr>
        <w:t>紡織業數位化的量體規模也相當可觀，</w:t>
      </w:r>
      <w:r w:rsidR="002C0A28">
        <w:rPr>
          <w:rFonts w:hint="eastAsia"/>
        </w:rPr>
        <w:t>可謂</w:t>
      </w:r>
      <w:r w:rsidR="00E72522">
        <w:rPr>
          <w:rFonts w:hint="eastAsia"/>
        </w:rPr>
        <w:t>擁有極好的發展前景</w:t>
      </w:r>
      <w:r w:rsidR="00987BA0">
        <w:rPr>
          <w:rFonts w:hint="eastAsia"/>
        </w:rPr>
        <w:t>。</w:t>
      </w:r>
    </w:p>
    <w:p w14:paraId="7FD11459" w14:textId="5E31FC3F" w:rsidR="00E314B2" w:rsidRDefault="00987BA0" w:rsidP="00925E58">
      <w:pPr>
        <w:ind w:firstLine="480"/>
      </w:pPr>
      <w:r w:rsidRPr="00987BA0">
        <w:t>透過導入</w:t>
      </w:r>
      <w:r w:rsidRPr="00987BA0">
        <w:t>AWS</w:t>
      </w:r>
      <w:r w:rsidR="00F35627">
        <w:rPr>
          <w:rFonts w:hint="eastAsia"/>
        </w:rPr>
        <w:t>的</w:t>
      </w:r>
      <w:r w:rsidR="00B83CC0" w:rsidRPr="00B83CC0">
        <w:t>高效雲端運算資源</w:t>
      </w:r>
      <w:r w:rsidRPr="00987BA0">
        <w:t>，</w:t>
      </w:r>
      <w:proofErr w:type="spellStart"/>
      <w:r w:rsidR="00E314B2" w:rsidRPr="00E314B2">
        <w:t>TextileCloud</w:t>
      </w:r>
      <w:proofErr w:type="spellEnd"/>
      <w:r w:rsidR="00E314B2" w:rsidRPr="00E314B2">
        <w:t>的</w:t>
      </w:r>
      <w:r w:rsidR="00E314B2" w:rsidRPr="00E314B2">
        <w:t>AI</w:t>
      </w:r>
      <w:r w:rsidR="00E314B2" w:rsidRPr="00E314B2">
        <w:t>辨識模型與圖像處理效能大幅提升，顯著縮短了布料數位化的處理時間，使平台能夠協助更多廠商加速完成大量布片的數位化作業。</w:t>
      </w:r>
    </w:p>
    <w:p w14:paraId="0F9B65A8" w14:textId="0B8F057F" w:rsidR="000D7975" w:rsidRPr="00FA5C62" w:rsidRDefault="00E314B2" w:rsidP="00925E58">
      <w:pPr>
        <w:ind w:firstLine="480"/>
      </w:pPr>
      <w:proofErr w:type="spellStart"/>
      <w:r w:rsidRPr="00E314B2">
        <w:t>Frontier.cool</w:t>
      </w:r>
      <w:proofErr w:type="spellEnd"/>
      <w:r w:rsidRPr="00E314B2">
        <w:t>借助全球頂尖的雲端服務供應商，強化其國際市場的佈局，成</w:t>
      </w:r>
      <w:r w:rsidRPr="00E314B2">
        <w:lastRenderedPageBreak/>
        <w:t>為推動紡織產業數位升級的重要驅動者，並持續透過平台向全球超過</w:t>
      </w:r>
      <w:r w:rsidRPr="00E314B2">
        <w:t>20</w:t>
      </w:r>
      <w:r w:rsidRPr="00E314B2">
        <w:t>萬家紡織業者發聲</w:t>
      </w:r>
      <w:r w:rsidR="0032206D">
        <w:rPr>
          <w:rFonts w:hint="eastAsia"/>
        </w:rPr>
        <w:t>。</w:t>
      </w:r>
    </w:p>
    <w:p w14:paraId="57979A1F" w14:textId="0195D828" w:rsidR="000D7975" w:rsidRPr="00FA5C62" w:rsidRDefault="000D7975" w:rsidP="00D1618B">
      <w:pPr>
        <w:pStyle w:val="aff3"/>
      </w:pPr>
      <w:r w:rsidRPr="00FA5C62">
        <w:rPr>
          <w:rFonts w:hint="eastAsia"/>
        </w:rPr>
        <w:t>「我們之前開發的系統，辨識一塊布料要15分鐘，現在利用AWS（Amazon Web Service）的雲端平台提供的辨識引擎運算能力，辨識時間大幅縮短為40秒。」</w:t>
      </w:r>
      <w:r w:rsidR="00FA5C62" w:rsidRPr="00CE1E36">
        <w:rPr>
          <w:rFonts w:hint="eastAsia"/>
        </w:rPr>
        <w:t>（</w:t>
      </w:r>
      <w:r w:rsidR="00FA5C62" w:rsidRPr="00FA5C62">
        <w:rPr>
          <w:rFonts w:hint="eastAsia"/>
        </w:rPr>
        <w:t>趙均</w:t>
      </w:r>
      <w:proofErr w:type="gramStart"/>
      <w:r w:rsidR="00FA5C62" w:rsidRPr="00FA5C62">
        <w:rPr>
          <w:rFonts w:hint="eastAsia"/>
        </w:rPr>
        <w:t>埔</w:t>
      </w:r>
      <w:proofErr w:type="gramEnd"/>
      <w:r w:rsidR="00FA5C62" w:rsidRPr="00CE1E36">
        <w:t xml:space="preserve"> </w:t>
      </w:r>
      <w:r w:rsidR="00FA5C62">
        <w:rPr>
          <w:rFonts w:hint="eastAsia"/>
        </w:rPr>
        <w:t>創辦人</w:t>
      </w:r>
      <w:r w:rsidR="00FA5C62" w:rsidRPr="00CE1E36">
        <w:rPr>
          <w:rFonts w:hint="eastAsia"/>
        </w:rPr>
        <w:t>，</w:t>
      </w:r>
      <w:commentRangeStart w:id="69"/>
      <w:r w:rsidR="00FA5C62" w:rsidRPr="00CE1E36">
        <w:rPr>
          <w:rFonts w:hint="eastAsia"/>
        </w:rPr>
        <w:t>202</w:t>
      </w:r>
      <w:r w:rsidR="00FA5C62">
        <w:rPr>
          <w:rFonts w:hint="eastAsia"/>
        </w:rPr>
        <w:t xml:space="preserve">1 </w:t>
      </w:r>
      <w:proofErr w:type="spellStart"/>
      <w:r w:rsidR="00FA5C62" w:rsidRPr="00FA5C62">
        <w:t>ctwant</w:t>
      </w:r>
      <w:proofErr w:type="spellEnd"/>
      <w:r w:rsidR="00FA5C62" w:rsidRPr="00CE1E36">
        <w:rPr>
          <w:rFonts w:hint="eastAsia"/>
        </w:rPr>
        <w:t>訪談資料</w:t>
      </w:r>
      <w:commentRangeEnd w:id="69"/>
      <w:r w:rsidR="00FA5C62">
        <w:rPr>
          <w:rStyle w:val="af6"/>
        </w:rPr>
        <w:commentReference w:id="69"/>
      </w:r>
      <w:r w:rsidR="00FA5C62" w:rsidRPr="00CE1E36">
        <w:rPr>
          <w:rFonts w:hint="eastAsia"/>
        </w:rPr>
        <w:t>）</w:t>
      </w:r>
    </w:p>
    <w:p w14:paraId="6C8FA008" w14:textId="4E99837D" w:rsidR="001E0CE0" w:rsidRPr="001E0CE0" w:rsidRDefault="001E0CE0" w:rsidP="00925E58">
      <w:pPr>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0" w:name="_Toc198302315"/>
      <w:r>
        <w:rPr>
          <w:rFonts w:hint="eastAsia"/>
        </w:rPr>
        <w:t xml:space="preserve">5.3.6 </w:t>
      </w:r>
      <w:r w:rsidR="002766EC" w:rsidRPr="002766EC">
        <w:rPr>
          <w:rFonts w:hint="eastAsia"/>
        </w:rPr>
        <w:t>平衡機制</w:t>
      </w:r>
      <w:bookmarkEnd w:id="70"/>
    </w:p>
    <w:p w14:paraId="4A15E772" w14:textId="7DE64711" w:rsidR="009C5439" w:rsidRDefault="009C5439" w:rsidP="00C573FE">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252853F2" w14:textId="1C598C95" w:rsidR="00085CF1" w:rsidRDefault="007B28C2" w:rsidP="00753166">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6728A906" w:rsidR="008E19B3" w:rsidRDefault="00316F7D" w:rsidP="00D33DA2">
      <w:pPr>
        <w:ind w:firstLine="480"/>
      </w:pPr>
      <w:r w:rsidRPr="00316F7D">
        <w:t>團隊亦於</w:t>
      </w:r>
      <w:r w:rsidRPr="00316F7D">
        <w:t>2021</w:t>
      </w:r>
      <w:r w:rsidRPr="00316F7D">
        <w:t>年推出標準化的數位轉型</w:t>
      </w:r>
      <w:r w:rsidRPr="00316F7D">
        <w:t>SOP</w:t>
      </w:r>
      <w:r w:rsidRPr="00316F7D">
        <w:t>與「顧問輔導服務」，</w:t>
      </w:r>
      <w:r w:rsidR="007502EE">
        <w:rPr>
          <w:rFonts w:hint="eastAsia"/>
        </w:rPr>
        <w:t>運用過往</w:t>
      </w:r>
      <w:r w:rsidRPr="00316F7D">
        <w:t>的轉型輔導經驗，協助企業進行數位</w:t>
      </w:r>
      <w:r w:rsidR="00D049D0">
        <w:rPr>
          <w:rFonts w:hint="eastAsia"/>
        </w:rPr>
        <w:t>轉型計畫</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proofErr w:type="spellStart"/>
      <w:r w:rsidRPr="008E19B3">
        <w:t>Frontier.cool</w:t>
      </w:r>
      <w:proofErr w:type="spellEnd"/>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0A81D41A" w:rsidR="001A7C22" w:rsidRPr="00597154" w:rsidRDefault="001A7C22" w:rsidP="00D1618B">
      <w:pPr>
        <w:pStyle w:val="aff3"/>
      </w:pPr>
      <w:r w:rsidRPr="00CC7D14">
        <w:rPr>
          <w:rFonts w:hint="eastAsia"/>
        </w:rPr>
        <w:t>「我們自己本來累積了10000塊的材料嘛，那這</w:t>
      </w:r>
      <w:r w:rsidR="007342D5" w:rsidRPr="00CC7D14">
        <w:rPr>
          <w:rFonts w:hint="eastAsia"/>
        </w:rPr>
        <w:t>些</w:t>
      </w:r>
      <w:r w:rsidRPr="00CC7D14">
        <w:rPr>
          <w:rFonts w:hint="eastAsia"/>
        </w:rPr>
        <w:t>材料我們是拿去跟品牌說，</w:t>
      </w:r>
      <w:proofErr w:type="gramStart"/>
      <w:r w:rsidRPr="00CC7D14">
        <w:rPr>
          <w:rFonts w:hint="eastAsia"/>
        </w:rPr>
        <w:t>欸</w:t>
      </w:r>
      <w:proofErr w:type="gramEnd"/>
      <w:r w:rsidRPr="00CC7D14">
        <w:rPr>
          <w:rFonts w:hint="eastAsia"/>
        </w:rPr>
        <w:t>你們（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品牌商）。然後我們免費提供之後，我們就回來跟台灣的廠商（供應商）說，上面有這些</w:t>
      </w:r>
      <w:r w:rsidRPr="00CC7D14">
        <w:rPr>
          <w:rFonts w:hint="eastAsia"/>
        </w:rPr>
        <w:lastRenderedPageBreak/>
        <w:t>品牌商在，那你們要不要把你們（供應商）的布也上上去？一開始這些第一批的客戶是大平台的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1" w:name="_Toc19830231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1"/>
    </w:p>
    <w:p w14:paraId="399F05E0" w14:textId="34461E81" w:rsidR="001A2A91" w:rsidRDefault="001A2A91" w:rsidP="008E57EE">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proofErr w:type="spellStart"/>
      <w:r w:rsidRPr="00BF6AF5">
        <w:t>TextileCloud</w:t>
      </w:r>
      <w:proofErr w:type="spellEnd"/>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55ED6015" w:rsidR="009803AA" w:rsidRDefault="009415C2" w:rsidP="0074621C">
      <w:pPr>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531A70" w14:textId="70BC45DD" w:rsidR="008770B4" w:rsidRDefault="008770B4" w:rsidP="00C22ABD">
      <w:pPr>
        <w:pStyle w:val="a"/>
      </w:pPr>
      <w:r w:rsidRPr="008770B4">
        <w:t>權限管理機制，提升資料安全與產業協作彈性</w:t>
      </w:r>
    </w:p>
    <w:p w14:paraId="3DFB788B" w14:textId="36BED6BD" w:rsidR="000F2E98" w:rsidRPr="00277C5B" w:rsidRDefault="002E0F0F" w:rsidP="005F4640">
      <w:pPr>
        <w:ind w:firstLine="480"/>
      </w:pPr>
      <w:r w:rsidRPr="00277C5B">
        <w:rPr>
          <w:rFonts w:hint="eastAsia"/>
        </w:rPr>
        <w:t>透過</w:t>
      </w:r>
      <w:proofErr w:type="spellStart"/>
      <w:r w:rsidR="002725C8" w:rsidRPr="00277C5B">
        <w:t>Frontier.cool</w:t>
      </w:r>
      <w:proofErr w:type="spellEnd"/>
      <w:r w:rsidR="007D587A">
        <w:rPr>
          <w:rFonts w:hint="eastAsia"/>
        </w:rPr>
        <w:t>全新開發的</w:t>
      </w:r>
      <w:r w:rsidRPr="00277C5B">
        <w:rPr>
          <w:rFonts w:hint="eastAsia"/>
        </w:rPr>
        <w:t>權限</w:t>
      </w:r>
      <w:r w:rsidR="00AF7354" w:rsidRPr="00277C5B">
        <w:t>管理模組，</w:t>
      </w:r>
      <w:r w:rsidR="00BD1123" w:rsidRPr="00BD1123">
        <w:t>成功回應企業在數位資產控管上的多元需求</w:t>
      </w:r>
      <w:r w:rsidR="00AF7354" w:rsidRPr="00277C5B">
        <w:t>。</w:t>
      </w:r>
      <w:r w:rsidR="005F4640" w:rsidRPr="005F4640">
        <w:t>使用者可依據專案類型、組織職責或合作對象，自主建立專屬的數位布片資料庫</w:t>
      </w:r>
      <w:r w:rsidR="00914B86">
        <w:rPr>
          <w:rFonts w:hint="eastAsia"/>
        </w:rPr>
        <w:t>、</w:t>
      </w:r>
      <w:r w:rsidR="005F4640" w:rsidRPr="005F4640">
        <w:t>設定存取權限</w:t>
      </w:r>
      <w:r w:rsidR="00944DFA">
        <w:rPr>
          <w:rFonts w:hint="eastAsia"/>
        </w:rPr>
        <w:t>，</w:t>
      </w:r>
      <w:r w:rsidR="00914B86">
        <w:rPr>
          <w:rFonts w:hint="eastAsia"/>
        </w:rPr>
        <w:t>透過</w:t>
      </w:r>
      <w:r w:rsidR="00AF7354" w:rsidRPr="00277C5B">
        <w:t>嵌入代碼（</w:t>
      </w:r>
      <w:r w:rsidR="00AF7354" w:rsidRPr="00277C5B">
        <w:t>Embed Code</w:t>
      </w:r>
      <w:r w:rsidR="00AF7354" w:rsidRPr="00277C5B">
        <w:t>）或專屬連結</w:t>
      </w:r>
      <w:r w:rsidR="004C1F29" w:rsidRPr="00277C5B">
        <w:rPr>
          <w:rFonts w:hint="eastAsia"/>
        </w:rPr>
        <w:t>的分享方式</w:t>
      </w:r>
      <w:r w:rsidR="00456D1E" w:rsidRPr="00277C5B">
        <w:rPr>
          <w:rFonts w:hint="eastAsia"/>
        </w:rPr>
        <w:t>，</w:t>
      </w:r>
      <w:r w:rsidR="00223E19" w:rsidRPr="00277C5B">
        <w:t>即使在多方協作與業務往來過程中，仍可有效防範未經授權的資料存取</w:t>
      </w:r>
      <w:r w:rsidR="00E70B2F">
        <w:rPr>
          <w:rFonts w:hint="eastAsia"/>
        </w:rPr>
        <w:t>，</w:t>
      </w:r>
      <w:r w:rsidR="003D0582">
        <w:rPr>
          <w:rFonts w:hint="eastAsia"/>
        </w:rPr>
        <w:t>結合</w:t>
      </w:r>
      <w:r w:rsidR="00167016">
        <w:rPr>
          <w:rFonts w:hint="eastAsia"/>
        </w:rPr>
        <w:t>資料</w:t>
      </w:r>
      <w:r w:rsidR="00DA5767" w:rsidRPr="00D7406A">
        <w:t>版本控管與異動紀錄</w:t>
      </w:r>
      <w:r w:rsidR="00167016">
        <w:rPr>
          <w:rFonts w:hint="eastAsia"/>
        </w:rPr>
        <w:t>來</w:t>
      </w:r>
      <w:r w:rsidR="00DA5767" w:rsidRPr="00D7406A">
        <w:t>提升資料可追溯性，</w:t>
      </w:r>
      <w:r w:rsidR="008204D7">
        <w:rPr>
          <w:rFonts w:hint="eastAsia"/>
        </w:rPr>
        <w:t>方便</w:t>
      </w:r>
      <w:r w:rsidR="00167016">
        <w:rPr>
          <w:rFonts w:hint="eastAsia"/>
        </w:rPr>
        <w:t>企業</w:t>
      </w:r>
      <w:r w:rsidR="008204D7">
        <w:rPr>
          <w:rFonts w:hint="eastAsia"/>
        </w:rPr>
        <w:t>管理龐大的</w:t>
      </w:r>
      <w:r w:rsidR="00167016">
        <w:rPr>
          <w:rFonts w:hint="eastAsia"/>
        </w:rPr>
        <w:t>數位資產</w:t>
      </w:r>
      <w:r w:rsidR="00E11F12">
        <w:rPr>
          <w:rFonts w:hint="eastAsia"/>
        </w:rPr>
        <w:t>，</w:t>
      </w:r>
      <w:r w:rsidR="006068D4">
        <w:rPr>
          <w:rFonts w:hint="eastAsia"/>
        </w:rPr>
        <w:t>說明</w:t>
      </w:r>
      <w:r w:rsidR="00E11F12">
        <w:rPr>
          <w:rFonts w:hint="eastAsia"/>
        </w:rPr>
        <w:t>數位創新科技</w:t>
      </w:r>
      <w:r w:rsidR="006068D4">
        <w:rPr>
          <w:rFonts w:hint="eastAsia"/>
        </w:rPr>
        <w:t>保障</w:t>
      </w:r>
      <w:r w:rsidR="00E11F12">
        <w:rPr>
          <w:rFonts w:hint="eastAsia"/>
        </w:rPr>
        <w:t>資訊存取</w:t>
      </w:r>
      <w:r w:rsidR="006068D4">
        <w:rPr>
          <w:rFonts w:hint="eastAsia"/>
        </w:rPr>
        <w:t>的</w:t>
      </w:r>
      <w:r w:rsidR="00E11F12">
        <w:rPr>
          <w:rFonts w:hint="eastAsia"/>
        </w:rPr>
        <w:t>安全性，實現保護數位資產</w:t>
      </w:r>
      <w:r w:rsidR="006068D4">
        <w:rPr>
          <w:rFonts w:hint="eastAsia"/>
        </w:rPr>
        <w:t>之</w:t>
      </w:r>
      <w:r w:rsidR="00E11F12">
        <w:rPr>
          <w:rFonts w:hint="eastAsia"/>
        </w:rPr>
        <w:t>目的</w:t>
      </w:r>
      <w:r w:rsidR="00223E19" w:rsidRPr="00277C5B">
        <w:t>。</w:t>
      </w:r>
    </w:p>
    <w:p w14:paraId="09C108EA" w14:textId="2A0A4707" w:rsidR="00D7406A" w:rsidRDefault="001F2DAF" w:rsidP="00456D1E">
      <w:pPr>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00D7406A" w:rsidRPr="00D7406A">
        <w:t>專注於提供安全穩定的系統支援，協助</w:t>
      </w:r>
      <w:r w:rsidR="00FA4664">
        <w:rPr>
          <w:rFonts w:hint="eastAsia"/>
        </w:rPr>
        <w:t>企業</w:t>
      </w:r>
      <w:r w:rsidR="00D7406A" w:rsidRPr="00D7406A">
        <w:t>搭建私有化資料架構，使品牌能在安心無虞的前提下進行資料管理。</w:t>
      </w:r>
    </w:p>
    <w:p w14:paraId="0808A857" w14:textId="4ECFD0EF" w:rsidR="009678E8" w:rsidRPr="00EF6B77" w:rsidRDefault="00FA5B3D" w:rsidP="00EF6B77">
      <w:pPr>
        <w:ind w:firstLine="480"/>
      </w:pPr>
      <w:r>
        <w:rPr>
          <w:rFonts w:hint="eastAsia"/>
        </w:rPr>
        <w:t>權限控管</w:t>
      </w:r>
      <w:r w:rsidR="00AF7354" w:rsidRPr="00AF7354">
        <w:t>機制不僅加強</w:t>
      </w:r>
      <w:proofErr w:type="gramStart"/>
      <w:r w:rsidR="00AF7354" w:rsidRPr="00AF7354">
        <w:t>資料資安</w:t>
      </w:r>
      <w:proofErr w:type="gramEnd"/>
      <w:r w:rsidR="00AF7354" w:rsidRPr="00AF7354">
        <w:t>，更強化</w:t>
      </w:r>
      <w:proofErr w:type="gramStart"/>
      <w:r w:rsidR="00AF7354" w:rsidRPr="00AF7354">
        <w:t>產業間跨企業</w:t>
      </w:r>
      <w:proofErr w:type="gramEnd"/>
      <w:r w:rsidR="00AF7354" w:rsidRPr="00AF7354">
        <w:t>合作的靈活性。品牌、設計師與供應商可在同一平台中各自選擇公開或私密分享對象，有效建構出一套同時具「隔離性」與「協作性」的資料交換機制，</w:t>
      </w:r>
      <w:r w:rsidRPr="00FA5B3D">
        <w:t>對於涉及機密技術、</w:t>
      </w:r>
      <w:r w:rsidRPr="00FA5B3D">
        <w:lastRenderedPageBreak/>
        <w:t>專利布料或尚未上市設計的高敏感性產業而言，</w:t>
      </w:r>
      <w:r w:rsidR="002811ED">
        <w:rPr>
          <w:rFonts w:hint="eastAsia"/>
        </w:rPr>
        <w:t>具高</w:t>
      </w:r>
      <w:r w:rsidRPr="00FA5B3D">
        <w:t>實務價值</w:t>
      </w:r>
      <w:r w:rsidR="00AF7354" w:rsidRPr="00AF7354">
        <w:t>。</w:t>
      </w:r>
    </w:p>
    <w:p w14:paraId="57B07B36" w14:textId="45B2A079" w:rsidR="001A7C22" w:rsidRPr="00D1618B" w:rsidRDefault="001A7C22" w:rsidP="00D1618B">
      <w:pPr>
        <w:pStyle w:val="aff3"/>
      </w:pPr>
      <w:r w:rsidRPr="00D1618B">
        <w:rPr>
          <w:rFonts w:hint="eastAsia"/>
        </w:rPr>
        <w:t>「尤其是就是adidas這種比較數位類型的公司，會很在意自己的數位資產，所以我們比較像是一個take a partner的概念，幫他們建置好</w:t>
      </w:r>
      <w:r w:rsidR="008C002F" w:rsidRPr="00D1618B">
        <w:rPr>
          <w:rFonts w:hint="eastAsia"/>
        </w:rPr>
        <w:t>技術，</w:t>
      </w:r>
      <w:r w:rsidRPr="00D1618B">
        <w:rPr>
          <w:rFonts w:hint="eastAsia"/>
        </w:rPr>
        <w:t>等於</w:t>
      </w:r>
      <w:proofErr w:type="gramStart"/>
      <w:r w:rsidRPr="00D1618B">
        <w:rPr>
          <w:rFonts w:hint="eastAsia"/>
        </w:rPr>
        <w:t>說把殼給</w:t>
      </w:r>
      <w:proofErr w:type="gramEnd"/>
      <w:r w:rsidRPr="00D1618B">
        <w:rPr>
          <w:rFonts w:hint="eastAsia"/>
        </w:rPr>
        <w:t>他們，最後資料是他們去掌控，我們就沒有資料的運用權。」</w:t>
      </w:r>
      <w:r w:rsidR="00B37E7B" w:rsidRPr="00D1618B">
        <w:rPr>
          <w:rFonts w:hint="eastAsia"/>
        </w:rPr>
        <w:t>（</w:t>
      </w:r>
      <w:r w:rsidR="006E36DD" w:rsidRPr="00D1618B">
        <w:t>李菁</w:t>
      </w:r>
      <w:r w:rsidR="004D119A" w:rsidRPr="00D1618B">
        <w:t xml:space="preserve"> </w:t>
      </w:r>
      <w:r w:rsidR="004D119A" w:rsidRPr="00D1618B">
        <w:rPr>
          <w:rFonts w:hint="eastAsia"/>
        </w:rPr>
        <w:t>執行長，2025訪談資料</w:t>
      </w:r>
      <w:r w:rsidR="00B37E7B" w:rsidRPr="00D1618B">
        <w:rPr>
          <w:rFonts w:hint="eastAsia"/>
        </w:rPr>
        <w:t>）</w:t>
      </w:r>
    </w:p>
    <w:p w14:paraId="79CAD88C" w14:textId="4D9850E4" w:rsidR="001A7C22" w:rsidRPr="00B74088" w:rsidRDefault="001A7C22" w:rsidP="00B74088">
      <w:pPr>
        <w:pStyle w:val="2"/>
        <w:rPr>
          <w:bCs/>
        </w:rPr>
      </w:pPr>
      <w:bookmarkStart w:id="72" w:name="_Toc198302317"/>
      <w:r>
        <w:rPr>
          <w:rFonts w:hint="eastAsia"/>
        </w:rPr>
        <w:t>階段三、</w:t>
      </w:r>
      <w:r w:rsidR="00B37E7B">
        <w:rPr>
          <w:bCs/>
        </w:rPr>
        <w:t>「</w:t>
      </w:r>
      <w:r w:rsidRPr="006904F3">
        <w:rPr>
          <w:bCs/>
        </w:rPr>
        <w:t>銷售與推廣</w:t>
      </w:r>
      <w:r w:rsidR="00B37E7B">
        <w:rPr>
          <w:bCs/>
        </w:rPr>
        <w:t>」</w:t>
      </w:r>
      <w:bookmarkEnd w:id="72"/>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6D91DF53" w14:textId="5F1E9F08" w:rsidR="0078765D" w:rsidRPr="002C3C10" w:rsidRDefault="0078765D" w:rsidP="0078765D">
            <w:pPr>
              <w:pStyle w:val="aff8"/>
            </w:pPr>
            <w:r w:rsidRPr="002C3C10">
              <w:t>一貫廠的數位化轉型需求</w:t>
            </w:r>
            <w:r w:rsidRPr="002C3C10">
              <w:rPr>
                <w:rFonts w:hint="eastAsia"/>
              </w:rPr>
              <w:t>，從</w:t>
            </w:r>
            <w:r w:rsidRPr="002C3C10">
              <w:t>製造延伸至銷售推廣</w:t>
            </w:r>
            <w:r w:rsidR="002C3C10">
              <w:rPr>
                <w:rFonts w:hint="eastAsia"/>
              </w:rPr>
              <w:t>。</w:t>
            </w:r>
          </w:p>
          <w:p w14:paraId="76295985" w14:textId="796675DA" w:rsidR="001A7C22" w:rsidRPr="002C3C10" w:rsidRDefault="0078765D" w:rsidP="002C3C10">
            <w:pPr>
              <w:pStyle w:val="aff8"/>
              <w:rPr>
                <w:rFonts w:hint="eastAsia"/>
              </w:rPr>
            </w:pPr>
            <w:r w:rsidRPr="002C3C10">
              <w:rPr>
                <w:u w:color="FF0000"/>
              </w:rPr>
              <w:t>從「賣出去」的角度思考</w:t>
            </w:r>
            <w:r w:rsidRPr="002C3C10">
              <w:rPr>
                <w:rFonts w:hint="eastAsia"/>
              </w:rPr>
              <w:t>，</w:t>
            </w:r>
            <w:r w:rsidRPr="002C3C10">
              <w:rPr>
                <w:u w:color="FF0000"/>
              </w:rPr>
              <w:t>供應商推動產品數位化的核心</w:t>
            </w:r>
            <w:r w:rsidR="00CF4855">
              <w:rPr>
                <w:rFonts w:hint="eastAsia"/>
                <w:u w:color="FF0000"/>
              </w:rPr>
              <w:t>是銷售。</w:t>
            </w:r>
          </w:p>
        </w:tc>
        <w:tc>
          <w:tcPr>
            <w:tcW w:w="3440" w:type="dxa"/>
            <w:vAlign w:val="center"/>
          </w:tcPr>
          <w:p w14:paraId="02973050" w14:textId="2E195762" w:rsidR="002343EA" w:rsidRDefault="002343EA" w:rsidP="002343EA">
            <w:pPr>
              <w:pStyle w:val="aff8"/>
            </w:pPr>
            <w:r>
              <w:t>經營策略</w:t>
            </w:r>
            <w:r>
              <w:rPr>
                <w:rFonts w:hint="eastAsia"/>
              </w:rPr>
              <w:t>：捕捉產業需求，區分使用者</w:t>
            </w:r>
            <w:r w:rsidRPr="00F37FB7">
              <w:t>屬性開發差異化產品線</w:t>
            </w:r>
            <w:r>
              <w:rPr>
                <w:rFonts w:hint="eastAsia"/>
              </w:rPr>
              <w:t>。</w:t>
            </w:r>
          </w:p>
          <w:p w14:paraId="2B5C4BEA" w14:textId="0DFB6933" w:rsidR="00F867B7" w:rsidRPr="00F74E3C" w:rsidRDefault="002343EA" w:rsidP="00F74E3C">
            <w:pPr>
              <w:pStyle w:val="aff8"/>
              <w:rPr>
                <w:rFonts w:hint="eastAsia"/>
              </w:rPr>
            </w:pPr>
            <w:r w:rsidRPr="005008B9">
              <w:t>資源整合與分配</w:t>
            </w:r>
            <w:r>
              <w:rPr>
                <w:rFonts w:hint="eastAsia"/>
              </w:rPr>
              <w:t>：不開發全新產品，而是選擇彈性延伸既有系統（</w:t>
            </w:r>
            <w:r>
              <w:rPr>
                <w:rFonts w:hint="eastAsia"/>
              </w:rPr>
              <w:t>2023</w:t>
            </w:r>
            <w:r>
              <w:rPr>
                <w:rFonts w:hint="eastAsia"/>
              </w:rPr>
              <w:t>）</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proofErr w:type="gramStart"/>
            <w:r>
              <w:t>發展線上展</w:t>
            </w:r>
            <w:proofErr w:type="gramEnd"/>
            <w:r>
              <w:t>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7E0D65AB" w:rsidR="001A7C22" w:rsidRDefault="00B40126" w:rsidP="00B40126">
      <w:pPr>
        <w:pStyle w:val="2"/>
      </w:pPr>
      <w:bookmarkStart w:id="73" w:name="_Toc198302318"/>
      <w:r>
        <w:rPr>
          <w:rFonts w:hint="eastAsia"/>
        </w:rPr>
        <w:t xml:space="preserve">5.4 </w:t>
      </w:r>
      <w:r w:rsidR="00C47A87">
        <w:rPr>
          <w:rFonts w:hint="eastAsia"/>
        </w:rPr>
        <w:t>第三階段：銷售與推廣</w:t>
      </w:r>
      <w:bookmarkEnd w:id="73"/>
    </w:p>
    <w:p w14:paraId="62AA08FC" w14:textId="38CE5051" w:rsidR="00935AE0" w:rsidRPr="00935AE0" w:rsidRDefault="00C7046A" w:rsidP="00C7046A">
      <w:pPr>
        <w:pStyle w:val="3"/>
      </w:pPr>
      <w:bookmarkStart w:id="74" w:name="_Toc19830231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4"/>
    </w:p>
    <w:p w14:paraId="57055402" w14:textId="2083B552" w:rsidR="004C0C36" w:rsidRDefault="004C0C36" w:rsidP="00207F82">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lastRenderedPageBreak/>
        <w:t>在平台運營</w:t>
      </w:r>
      <w:r w:rsidR="002C6BD5" w:rsidRPr="009669E1">
        <w:rPr>
          <w:rFonts w:hint="eastAsia"/>
          <w:color w:val="FF0000"/>
        </w:rPr>
        <w:t>過程中，</w:t>
      </w:r>
      <w:proofErr w:type="spellStart"/>
      <w:r w:rsidR="00D47E8E" w:rsidRPr="009669E1">
        <w:rPr>
          <w:color w:val="FF0000"/>
        </w:rPr>
        <w:t>Frontier.cool</w:t>
      </w:r>
      <w:proofErr w:type="spellEnd"/>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rPr>
          <w:rFonts w:hint="eastAsia"/>
        </w:rPr>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A31230">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5" w:name="_Toc19830232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5"/>
    </w:p>
    <w:p w14:paraId="3ABEB6DF" w14:textId="798F8773" w:rsidR="00D35D73" w:rsidRDefault="007D4AD1" w:rsidP="00D35D73">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rPr>
          <w:rFonts w:hint="eastAsia"/>
        </w:rPr>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r w:rsidR="00033462">
        <w:rPr>
          <w:rFonts w:hint="eastAsia"/>
        </w:rPr>
        <w:t>。</w:t>
      </w:r>
    </w:p>
    <w:p w14:paraId="254EF165" w14:textId="4FB88C1E" w:rsidR="009138EA" w:rsidRDefault="000B1D71" w:rsidP="00205F11">
      <w:pPr>
        <w:pStyle w:val="aff3"/>
        <w:rPr>
          <w:rFonts w:hint="eastAsia"/>
        </w:rPr>
      </w:pPr>
      <w:r w:rsidRPr="000B1D71">
        <w:rPr>
          <w:rFonts w:hint="eastAsia"/>
        </w:rPr>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D35D73">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635561C9" w:rsidR="0046593C" w:rsidRDefault="00721836" w:rsidP="00721836">
      <w:pPr>
        <w:ind w:firstLine="480"/>
        <w:rPr>
          <w:rFonts w:hint="eastAsia"/>
        </w:rPr>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542381" w:rsidRPr="0079646C">
        <w:t xml:space="preserve">AI </w:t>
      </w:r>
      <w:proofErr w:type="spellStart"/>
      <w:r w:rsidR="00542381" w:rsidRPr="0079646C">
        <w:t>SaleSync</w:t>
      </w:r>
      <w:proofErr w:type="spellEnd"/>
      <w:r w:rsidR="00542381" w:rsidRPr="0079646C">
        <w:t>與</w:t>
      </w:r>
      <w:proofErr w:type="spellStart"/>
      <w:r w:rsidR="00542381" w:rsidRPr="0079646C">
        <w:t>FabriSelect</w:t>
      </w:r>
      <w:proofErr w:type="spellEnd"/>
      <w:r w:rsidR="00542381" w:rsidRPr="0079646C">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43F79ED9" w:rsidR="001A7C22" w:rsidRPr="00F626F0" w:rsidRDefault="00ED5F72" w:rsidP="001555E4">
      <w:pPr>
        <w:pStyle w:val="3"/>
      </w:pPr>
      <w:bookmarkStart w:id="76" w:name="_Toc19830232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w:t>
      </w:r>
      <w:proofErr w:type="gramStart"/>
      <w:r w:rsidRPr="00ED5F72">
        <w:rPr>
          <w:rFonts w:hint="eastAsia"/>
        </w:rPr>
        <w:t>可供性</w:t>
      </w:r>
      <w:bookmarkEnd w:id="76"/>
      <w:proofErr w:type="gramEnd"/>
      <w:r w:rsidR="00065518">
        <w:rPr>
          <w:rFonts w:hint="eastAsia"/>
        </w:rPr>
        <w:t>123</w:t>
      </w:r>
    </w:p>
    <w:p w14:paraId="736A247A" w14:textId="77777777" w:rsidR="009060E3"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的好處</w:t>
      </w:r>
    </w:p>
    <w:p w14:paraId="7DB6E966" w14:textId="4A065DCC" w:rsidR="001A7C22" w:rsidRDefault="001A7C22" w:rsidP="009060E3">
      <w:pPr>
        <w:pStyle w:val="aff8"/>
      </w:pPr>
      <w:r>
        <w:rPr>
          <w:rFonts w:hint="eastAsia"/>
        </w:rPr>
        <w:lastRenderedPageBreak/>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7169A3E3" w:rsidR="001A7C22" w:rsidRDefault="001A7C22" w:rsidP="00D1618B">
      <w:pPr>
        <w:pStyle w:val="aff3"/>
        <w:rPr>
          <w:color w:val="auto"/>
        </w:rPr>
      </w:pPr>
      <w:r>
        <w:rPr>
          <w:rFonts w:hint="eastAsia"/>
        </w:rPr>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B37E7B">
        <w:rPr>
          <w:rFonts w:hint="eastAsia"/>
          <w:color w:val="auto"/>
        </w:rPr>
        <w:t>（</w:t>
      </w:r>
      <w:r w:rsidR="006E36DD">
        <w:rPr>
          <w:color w:val="auto"/>
        </w:rPr>
        <w:t>李菁</w:t>
      </w:r>
      <w:r w:rsidR="00DE7B09" w:rsidRPr="00597154">
        <w:rPr>
          <w:color w:val="auto"/>
        </w:rPr>
        <w:t xml:space="preserve"> </w:t>
      </w:r>
      <w:r w:rsidR="00DE7B09" w:rsidRPr="00597154">
        <w:rPr>
          <w:rFonts w:hint="eastAsia"/>
          <w:color w:val="auto"/>
        </w:rPr>
        <w:t>執行長，2025訪談資料</w:t>
      </w:r>
      <w:r w:rsidR="00B37E7B">
        <w:rPr>
          <w:rFonts w:hint="eastAsia"/>
          <w:color w:val="auto"/>
        </w:rPr>
        <w:t>）</w:t>
      </w:r>
    </w:p>
    <w:p w14:paraId="1A67703D" w14:textId="5A449833" w:rsidR="00DE7B09" w:rsidRDefault="00146D0B" w:rsidP="004F6767">
      <w:pPr>
        <w:pStyle w:val="3"/>
      </w:pPr>
      <w:bookmarkStart w:id="77" w:name="_Toc19830232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7"/>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1A4C15C4" w:rsidR="004F6767" w:rsidRDefault="004F6767" w:rsidP="00D1618B">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w:t>
      </w:r>
      <w:proofErr w:type="gramStart"/>
      <w:r w:rsidRPr="002A735B">
        <w:rPr>
          <w:rFonts w:hint="eastAsia"/>
        </w:rPr>
        <w:t>一個殼</w:t>
      </w:r>
      <w:proofErr w:type="gramEnd"/>
      <w:r w:rsidRPr="002A735B">
        <w:rPr>
          <w:rFonts w:hint="eastAsia"/>
        </w:rPr>
        <w:t>，資訊由他去完成，然後我們只可能幫他</w:t>
      </w:r>
      <w:proofErr w:type="gramStart"/>
      <w:r w:rsidRPr="002A735B">
        <w:rPr>
          <w:rFonts w:hint="eastAsia"/>
        </w:rPr>
        <w:t>去作維運</w:t>
      </w:r>
      <w:proofErr w:type="gramEnd"/>
      <w:r w:rsidRPr="002A735B">
        <w:rPr>
          <w:rFonts w:hint="eastAsia"/>
        </w:rPr>
        <w:t>。那供應商的話，我們是用賣這個就是有點類似銷售工具，幫你做完數位化之後你可以用這個數位化資產去做銷售，所以這幾個模式就慢慢演化出來。</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6DDB6A52" w14:textId="6B116643" w:rsidR="004F6767" w:rsidRPr="004F6767" w:rsidRDefault="00F360E0" w:rsidP="00F360E0">
      <w:pPr>
        <w:pStyle w:val="3"/>
      </w:pPr>
      <w:bookmarkStart w:id="78" w:name="_Toc19830232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8"/>
      <w:r w:rsidRPr="00F360E0">
        <w:rPr>
          <w:rFonts w:hint="eastAsia"/>
        </w:rPr>
        <w:tab/>
      </w:r>
    </w:p>
    <w:p w14:paraId="3968733E" w14:textId="77777777" w:rsidR="001A7C22" w:rsidRDefault="001A7C22" w:rsidP="008B7A3D">
      <w:pPr>
        <w:pStyle w:val="a"/>
      </w:pPr>
      <w:commentRangeStart w:id="79"/>
      <w:r>
        <w:rPr>
          <w:rFonts w:hint="eastAsia"/>
        </w:rPr>
        <w:t>創新探索</w:t>
      </w:r>
      <w:r>
        <w:rPr>
          <w:rFonts w:hint="eastAsia"/>
        </w:rPr>
        <w:t>-</w:t>
      </w:r>
      <w:r>
        <w:rPr>
          <w:rFonts w:hint="eastAsia"/>
        </w:rPr>
        <w:t>開拓創新的數位銷售工具</w:t>
      </w:r>
      <w:r>
        <w:rPr>
          <w:rFonts w:hint="eastAsia"/>
        </w:rPr>
        <w:t>-</w:t>
      </w:r>
      <w:proofErr w:type="spellStart"/>
      <w:r>
        <w:rPr>
          <w:rFonts w:hint="eastAsia"/>
        </w:rPr>
        <w:t>faric</w:t>
      </w:r>
      <w:proofErr w:type="spellEnd"/>
      <w:r>
        <w:rPr>
          <w:rFonts w:hint="eastAsia"/>
        </w:rPr>
        <w:t xml:space="preserve"> select</w:t>
      </w:r>
    </w:p>
    <w:p w14:paraId="3FD5D37C" w14:textId="381340F3" w:rsidR="001A7C22" w:rsidRDefault="001A7C22" w:rsidP="00D1618B">
      <w:pPr>
        <w:pStyle w:val="aff3"/>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B37E7B">
        <w:rPr>
          <w:rFonts w:hint="eastAsia"/>
          <w:color w:val="auto"/>
        </w:rPr>
        <w:t>（</w:t>
      </w:r>
      <w:r w:rsidR="006E36DD">
        <w:rPr>
          <w:color w:val="auto"/>
        </w:rPr>
        <w:t>李菁</w:t>
      </w:r>
      <w:r w:rsidR="00667586" w:rsidRPr="00597154">
        <w:rPr>
          <w:color w:val="auto"/>
        </w:rPr>
        <w:t xml:space="preserve"> </w:t>
      </w:r>
      <w:r w:rsidR="00667586" w:rsidRPr="00597154">
        <w:rPr>
          <w:rFonts w:hint="eastAsia"/>
          <w:color w:val="auto"/>
        </w:rPr>
        <w:t>執行長，2025訪談資料</w:t>
      </w:r>
      <w:r w:rsidR="00B37E7B">
        <w:rPr>
          <w:rFonts w:hint="eastAsia"/>
          <w:color w:val="auto"/>
        </w:rPr>
        <w:t>）</w:t>
      </w:r>
      <w:commentRangeEnd w:id="79"/>
      <w:r w:rsidR="00366768">
        <w:rPr>
          <w:rStyle w:val="af6"/>
          <w:rFonts w:ascii="Times New Roman" w:hAnsi="Times New Roman" w:cstheme="minorBidi"/>
          <w:i w:val="0"/>
          <w:color w:val="auto"/>
          <w:kern w:val="2"/>
          <w14:ligatures w14:val="standardContextual"/>
        </w:rPr>
        <w:commentReference w:id="79"/>
      </w:r>
    </w:p>
    <w:p w14:paraId="2F2A0F65" w14:textId="5FABACFC" w:rsidR="00211DE7" w:rsidRPr="00F93F41" w:rsidRDefault="00211DE7" w:rsidP="00F93F41">
      <w:pPr>
        <w:pStyle w:val="3"/>
      </w:pPr>
      <w:bookmarkStart w:id="80" w:name="_Toc198302324"/>
      <w:r w:rsidRPr="00F93F41">
        <w:rPr>
          <w:rFonts w:hint="eastAsia"/>
        </w:rPr>
        <w:t>5.4.6</w:t>
      </w:r>
      <w:r w:rsidR="009B3362">
        <w:rPr>
          <w:rFonts w:hint="eastAsia"/>
        </w:rPr>
        <w:t xml:space="preserve"> </w:t>
      </w:r>
      <w:r w:rsidRPr="00F93F41">
        <w:rPr>
          <w:rFonts w:hint="eastAsia"/>
        </w:rPr>
        <w:t>平衡機制</w:t>
      </w:r>
      <w:bookmarkEnd w:id="80"/>
    </w:p>
    <w:p w14:paraId="19ECFBE5" w14:textId="4C2CC3EA" w:rsidR="0016233C" w:rsidRDefault="00F93F41" w:rsidP="0016233C">
      <w:pPr>
        <w:pStyle w:val="3"/>
      </w:pPr>
      <w:bookmarkStart w:id="81" w:name="_Toc198302325"/>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1"/>
      <w:r w:rsidRPr="00F93F41">
        <w:rPr>
          <w:rFonts w:hint="eastAsia"/>
        </w:rPr>
        <w:tab/>
      </w:r>
    </w:p>
    <w:p w14:paraId="5C4A4524" w14:textId="0FF8A6DC" w:rsidR="0016233C" w:rsidRPr="0016233C" w:rsidRDefault="0016233C" w:rsidP="0016233C">
      <w:pPr>
        <w:pStyle w:val="a"/>
      </w:pPr>
      <w:r>
        <w:rPr>
          <w:rFonts w:hint="eastAsia"/>
        </w:rPr>
        <w:t>廠商使用了數位創新</w:t>
      </w:r>
      <w:proofErr w:type="gramStart"/>
      <w:r>
        <w:rPr>
          <w:rFonts w:hint="eastAsia"/>
        </w:rPr>
        <w:t>平台工能用於</w:t>
      </w:r>
      <w:proofErr w:type="gramEnd"/>
      <w:r>
        <w:rPr>
          <w:rFonts w:hint="eastAsia"/>
        </w:rPr>
        <w:t>銷售之後發現效果很好，就又增加布料空間做提升組織整體的數位轉型</w:t>
      </w:r>
    </w:p>
    <w:p w14:paraId="59EB98E5" w14:textId="458F710F" w:rsidR="0016233C" w:rsidRDefault="0016233C" w:rsidP="00D1618B">
      <w:pPr>
        <w:pStyle w:val="aff3"/>
      </w:pP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lastRenderedPageBreak/>
        <w:t>結果他發現這個整個模式對他來說生意就是…對他整個Team溝通和他在做sales的效率是很好的，所以他又在擴大他的布料空間</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pPr>
    </w:p>
    <w:p w14:paraId="6BA8C2F1" w14:textId="1D6A13D9" w:rsidR="001A7C22" w:rsidRPr="0064221C" w:rsidRDefault="001A7C22" w:rsidP="001A7C22">
      <w:pPr>
        <w:pStyle w:val="2"/>
        <w:rPr>
          <w:bCs/>
        </w:rPr>
      </w:pPr>
      <w:bookmarkStart w:id="82" w:name="_Toc198302326"/>
      <w:r>
        <w:rPr>
          <w:rFonts w:hint="eastAsia"/>
        </w:rPr>
        <w:t>階段四、</w:t>
      </w:r>
      <w:r w:rsidR="00B37E7B">
        <w:rPr>
          <w:bCs/>
        </w:rPr>
        <w:t>「</w:t>
      </w:r>
      <w:r w:rsidRPr="000C4E7B">
        <w:rPr>
          <w:bCs/>
        </w:rPr>
        <w:t>多元新應用</w:t>
      </w:r>
      <w:r w:rsidR="00B37E7B">
        <w:rPr>
          <w:bCs/>
        </w:rPr>
        <w:t>」</w:t>
      </w:r>
      <w:bookmarkEnd w:id="82"/>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6DE7659E" w14:textId="77777777" w:rsidR="00F867B7" w:rsidRPr="00F867B7" w:rsidRDefault="00F867B7" w:rsidP="00F867B7">
            <w:pPr>
              <w:pStyle w:val="aa"/>
              <w:widowControl/>
              <w:numPr>
                <w:ilvl w:val="0"/>
                <w:numId w:val="94"/>
              </w:numPr>
              <w:ind w:firstLineChars="0"/>
              <w:jc w:val="both"/>
              <w:rPr>
                <w:rFonts w:eastAsia="新細明體"/>
              </w:rPr>
            </w:pPr>
            <w:r>
              <w:t>智慧化升級與永續整合創新</w:t>
            </w:r>
          </w:p>
          <w:p w14:paraId="63C8BA25" w14:textId="202CC623" w:rsidR="00AF392A" w:rsidRPr="00AF392A" w:rsidRDefault="007D4AD1" w:rsidP="00AF392A">
            <w:pPr>
              <w:pStyle w:val="aa"/>
              <w:widowControl/>
              <w:numPr>
                <w:ilvl w:val="0"/>
                <w:numId w:val="94"/>
              </w:numPr>
              <w:ind w:firstLineChars="0"/>
              <w:jc w:val="both"/>
              <w:rPr>
                <w:rFonts w:eastAsia="新細明體"/>
              </w:rPr>
            </w:pPr>
            <w:r>
              <w:t>經營策略</w:t>
            </w:r>
            <w:r w:rsidR="00F867B7">
              <w:rPr>
                <w:rFonts w:hint="eastAsia"/>
              </w:rPr>
              <w:t>：</w:t>
            </w:r>
            <w:r w:rsidR="00AF392A">
              <w:t>全面</w:t>
            </w:r>
            <w:proofErr w:type="gramStart"/>
            <w:r w:rsidR="00AF392A">
              <w:t>翻新</w:t>
            </w:r>
            <w:r w:rsidR="00AF392A">
              <w:rPr>
                <w:rFonts w:hint="eastAsia"/>
              </w:rPr>
              <w:t>官網</w:t>
            </w:r>
            <w:r w:rsidR="00AF392A">
              <w:t>介面</w:t>
            </w:r>
            <w:proofErr w:type="gramEnd"/>
            <w:r w:rsidR="00AF392A">
              <w:rPr>
                <w:rFonts w:hint="eastAsia"/>
              </w:rPr>
              <w:t>、調整與客戶的</w:t>
            </w:r>
            <w:r w:rsidR="00AF392A">
              <w:t>溝通語言</w:t>
            </w:r>
          </w:p>
          <w:p w14:paraId="0AED990B" w14:textId="2EADAE87" w:rsidR="001A7C22" w:rsidRPr="00AF392A" w:rsidRDefault="00AF392A" w:rsidP="00AF392A">
            <w:pPr>
              <w:pStyle w:val="aa"/>
              <w:widowControl/>
              <w:numPr>
                <w:ilvl w:val="0"/>
                <w:numId w:val="94"/>
              </w:numPr>
              <w:ind w:firstLineChars="0"/>
              <w:jc w:val="both"/>
              <w:rPr>
                <w:rFonts w:eastAsia="新細明體"/>
              </w:rPr>
            </w:pPr>
            <w:r>
              <w:t>資源整合與分配</w:t>
            </w:r>
            <w:r>
              <w:rPr>
                <w:rFonts w:hint="eastAsia"/>
              </w:rPr>
              <w:t>：</w:t>
            </w:r>
            <w:r>
              <w:t>導入生成式</w:t>
            </w:r>
            <w:r>
              <w:t>AI</w:t>
            </w:r>
            <w:r>
              <w:t>與外部合作，建構智慧平台基礎</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w:t>
            </w:r>
            <w:proofErr w:type="gramStart"/>
            <w:r>
              <w:t>延伸至碳排放</w:t>
            </w:r>
            <w:proofErr w:type="gramEnd"/>
            <w:r>
              <w:t>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w:t>
            </w:r>
            <w:proofErr w:type="gramStart"/>
            <w:r>
              <w:t>供應鏈永續</w:t>
            </w:r>
            <w:proofErr w:type="gramEnd"/>
            <w:r>
              <w:t>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w:t>
            </w:r>
            <w:proofErr w:type="gramStart"/>
            <w:r>
              <w:t>至碳排</w:t>
            </w:r>
            <w:proofErr w:type="gramEnd"/>
            <w:r>
              <w:t>、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3" w:name="_Toc19830232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3"/>
    </w:p>
    <w:p w14:paraId="5AF93C9C" w14:textId="2CBBFB2E" w:rsidR="008063F6" w:rsidRPr="008063F6" w:rsidRDefault="003F0392" w:rsidP="003F0392">
      <w:pPr>
        <w:pStyle w:val="3"/>
      </w:pPr>
      <w:bookmarkStart w:id="84" w:name="_Toc19830232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4"/>
      <w:r w:rsidRPr="003F0392">
        <w:rPr>
          <w:rFonts w:hint="eastAsia"/>
        </w:rPr>
        <w:tab/>
      </w:r>
    </w:p>
    <w:p w14:paraId="198615E6" w14:textId="77777777" w:rsidR="001A7C22" w:rsidRDefault="001A7C22" w:rsidP="008B7A3D">
      <w:pPr>
        <w:pStyle w:val="a"/>
      </w:pPr>
      <w:r>
        <w:rPr>
          <w:rFonts w:hint="eastAsia"/>
        </w:rPr>
        <w:t>產業需求，</w:t>
      </w:r>
      <w:proofErr w:type="gramStart"/>
      <w:r>
        <w:rPr>
          <w:rFonts w:hint="eastAsia"/>
        </w:rPr>
        <w:t>品牌商受環保</w:t>
      </w:r>
      <w:proofErr w:type="gramEnd"/>
      <w:r>
        <w:rPr>
          <w:rFonts w:hint="eastAsia"/>
        </w:rPr>
        <w:t>永續、政府法規、</w:t>
      </w:r>
      <w:r>
        <w:rPr>
          <w:rFonts w:hint="eastAsia"/>
        </w:rPr>
        <w:t>ESG</w:t>
      </w:r>
      <w:r>
        <w:rPr>
          <w:rFonts w:hint="eastAsia"/>
        </w:rPr>
        <w:t>社會期待等議題影響，採購原物料時需要對產品的碳足跡進行排查</w:t>
      </w:r>
    </w:p>
    <w:p w14:paraId="4802C789" w14:textId="00007A70" w:rsidR="001A7C22" w:rsidRDefault="001A7C22" w:rsidP="00D1618B">
      <w:pPr>
        <w:pStyle w:val="aff3"/>
      </w:pPr>
      <w:r>
        <w:rPr>
          <w:rFonts w:hint="eastAsia"/>
        </w:rPr>
        <w:t>「樊穎也表示，從2025到2030年這段</w:t>
      </w:r>
      <w:proofErr w:type="gramStart"/>
      <w:r>
        <w:rPr>
          <w:rFonts w:hint="eastAsia"/>
        </w:rPr>
        <w:t>期間，</w:t>
      </w:r>
      <w:proofErr w:type="gramEnd"/>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w:t>
      </w:r>
      <w:r w:rsidRPr="009C0F7A">
        <w:rPr>
          <w:rFonts w:hint="eastAsia"/>
          <w:b/>
          <w:bCs/>
        </w:rPr>
        <w:t>計算出每</w:t>
      </w:r>
      <w:proofErr w:type="gramStart"/>
      <w:r w:rsidRPr="009C0F7A">
        <w:rPr>
          <w:rFonts w:hint="eastAsia"/>
          <w:b/>
          <w:bCs/>
        </w:rPr>
        <w:t>個</w:t>
      </w:r>
      <w:proofErr w:type="gramEnd"/>
      <w:r w:rsidRPr="009C0F7A">
        <w:rPr>
          <w:rFonts w:hint="eastAsia"/>
          <w:b/>
          <w:bCs/>
        </w:rPr>
        <w:t>不同產品的碳足跡，以符合 ISO 14064、ISO 14067。</w:t>
      </w:r>
      <w:r>
        <w:rPr>
          <w:rFonts w:hint="eastAsia"/>
        </w:rPr>
        <w:t>」</w:t>
      </w:r>
      <w:r w:rsidR="00B37E7B">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5"/>
      <w:r w:rsidR="00F33A48">
        <w:rPr>
          <w:rFonts w:hint="eastAsia"/>
        </w:rPr>
        <w:t>今周刊</w:t>
      </w:r>
      <w:commentRangeEnd w:id="85"/>
      <w:r w:rsidR="00F33A48">
        <w:rPr>
          <w:rStyle w:val="af6"/>
          <w:rFonts w:ascii="Times New Roman" w:hAnsi="Times New Roman" w:cstheme="minorBidi"/>
          <w:i w:val="0"/>
          <w:color w:val="auto"/>
          <w:kern w:val="2"/>
          <w14:ligatures w14:val="standardContextual"/>
        </w:rPr>
        <w:commentReference w:id="85"/>
      </w:r>
      <w:r w:rsidR="00F33A48" w:rsidRPr="00597154">
        <w:rPr>
          <w:rFonts w:hint="eastAsia"/>
          <w:color w:val="auto"/>
        </w:rPr>
        <w:t>資料</w:t>
      </w:r>
      <w:r w:rsidR="00B37E7B">
        <w:rPr>
          <w:rFonts w:hint="eastAsia"/>
          <w:color w:val="auto"/>
        </w:rPr>
        <w:t>）</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w:t>
      </w:r>
      <w:proofErr w:type="gramStart"/>
      <w:r>
        <w:rPr>
          <w:rFonts w:hint="eastAsia"/>
        </w:rPr>
        <w:t>測探排</w:t>
      </w:r>
      <w:proofErr w:type="gramEnd"/>
      <w:r>
        <w:rPr>
          <w:rFonts w:hint="eastAsia"/>
        </w:rPr>
        <w:t>，需要平台來協助，採購中需要控制碳足跡，採購</w:t>
      </w:r>
      <w:proofErr w:type="gramStart"/>
      <w:r>
        <w:rPr>
          <w:rFonts w:hint="eastAsia"/>
        </w:rPr>
        <w:t>站探排</w:t>
      </w:r>
      <w:proofErr w:type="gramEnd"/>
      <w:r>
        <w:rPr>
          <w:rFonts w:hint="eastAsia"/>
        </w:rPr>
        <w:t>的</w:t>
      </w:r>
      <w:r>
        <w:rPr>
          <w:rFonts w:hint="eastAsia"/>
        </w:rPr>
        <w:t>80%</w:t>
      </w:r>
    </w:p>
    <w:p w14:paraId="3256AB97" w14:textId="36D964F7" w:rsidR="001A7C22" w:rsidRPr="006D2F17" w:rsidRDefault="001A7C22" w:rsidP="00D1618B">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w:t>
      </w:r>
      <w:proofErr w:type="gramStart"/>
      <w:r w:rsidRPr="006D2F17">
        <w:rPr>
          <w:rFonts w:hint="eastAsia"/>
        </w:rPr>
        <w:t>沒有得降</w:t>
      </w:r>
      <w:proofErr w:type="gramEnd"/>
      <w:r w:rsidRPr="006D2F17">
        <w:rPr>
          <w:rFonts w:hint="eastAsia"/>
        </w:rPr>
        <w:t>，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w:t>
      </w:r>
      <w:proofErr w:type="gramStart"/>
      <w:r w:rsidRPr="00E76841">
        <w:rPr>
          <w:rFonts w:hint="eastAsia"/>
          <w:b/>
          <w:bCs/>
        </w:rPr>
        <w:t>排碳量</w:t>
      </w:r>
      <w:proofErr w:type="gramEnd"/>
      <w:r w:rsidRPr="00E76841">
        <w:rPr>
          <w:rFonts w:hint="eastAsia"/>
          <w:b/>
          <w:bCs/>
        </w:rPr>
        <w:t>在他採購的產品裡面</w:t>
      </w:r>
      <w:r>
        <w:rPr>
          <w:rFonts w:hint="eastAsia"/>
        </w:rPr>
        <w:t>」</w:t>
      </w:r>
      <w:r w:rsidR="00B37E7B">
        <w:rPr>
          <w:rFonts w:hint="eastAsia"/>
          <w:color w:val="auto"/>
        </w:rPr>
        <w:t>（</w:t>
      </w:r>
      <w:r w:rsidR="006E36DD">
        <w:rPr>
          <w:color w:val="auto"/>
        </w:rPr>
        <w:t>李菁</w:t>
      </w:r>
      <w:r w:rsidR="00A06D5B" w:rsidRPr="00597154">
        <w:rPr>
          <w:color w:val="auto"/>
        </w:rPr>
        <w:t xml:space="preserve"> </w:t>
      </w:r>
      <w:r w:rsidR="00A06D5B" w:rsidRPr="00597154">
        <w:rPr>
          <w:rFonts w:hint="eastAsia"/>
          <w:color w:val="auto"/>
        </w:rPr>
        <w:t>執行長，2025訪談資料</w:t>
      </w:r>
      <w:r w:rsidR="00B37E7B">
        <w:rPr>
          <w:rFonts w:hint="eastAsia"/>
          <w:color w:val="auto"/>
        </w:rPr>
        <w:t>）</w:t>
      </w:r>
    </w:p>
    <w:p w14:paraId="42019F17" w14:textId="0BF05154" w:rsidR="001A7C22" w:rsidRPr="006D2F17" w:rsidRDefault="004A44D8" w:rsidP="004A44D8">
      <w:pPr>
        <w:pStyle w:val="3"/>
      </w:pPr>
      <w:bookmarkStart w:id="86" w:name="_Toc19830232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6"/>
      <w:r w:rsidRPr="004A44D8">
        <w:rPr>
          <w:rFonts w:hint="eastAsia"/>
        </w:rPr>
        <w:tab/>
      </w:r>
    </w:p>
    <w:p w14:paraId="7EEF6247" w14:textId="2A529601" w:rsidR="00D35D73" w:rsidRDefault="007D4AD1" w:rsidP="00D35D73">
      <w:pPr>
        <w:pStyle w:val="a"/>
      </w:pPr>
      <w:r>
        <w:t>經營策略</w:t>
      </w:r>
    </w:p>
    <w:p w14:paraId="3B3F0CB3" w14:textId="515DF584" w:rsidR="00085F37" w:rsidRDefault="00085F37" w:rsidP="00085F37">
      <w:pPr>
        <w:ind w:firstLine="480"/>
      </w:pPr>
      <w:r w:rsidRPr="00085F37">
        <w:t>觀察</w:t>
      </w:r>
      <w:r w:rsidRPr="00085F37">
        <w:t>ESG</w:t>
      </w:r>
      <w:r w:rsidRPr="00085F37">
        <w:t>政策趨勢與品牌對永續性要求，企業發展出</w:t>
      </w:r>
      <w:proofErr w:type="gramStart"/>
      <w:r w:rsidRPr="00085F37">
        <w:t>布料碳排估算</w:t>
      </w:r>
      <w:proofErr w:type="gramEnd"/>
      <w:r w:rsidRPr="00085F37">
        <w:t>模組，並將平台定位為支援永續與數位轉型的核心工具。數位轉型再升級，進一步結合生成式</w:t>
      </w:r>
      <w:r w:rsidRPr="00085F37">
        <w:t>AI</w:t>
      </w:r>
      <w:r w:rsidRPr="00085F37">
        <w:t>、自然語言理解等技術，拓展更多異業應用場景。</w:t>
      </w:r>
    </w:p>
    <w:p w14:paraId="409A4976" w14:textId="77777777" w:rsidR="00D35D73" w:rsidRDefault="00D35D73" w:rsidP="00D35D73">
      <w:pPr>
        <w:pStyle w:val="a"/>
      </w:pPr>
      <w:r w:rsidRPr="005008B9">
        <w:t>資源整合與分配</w:t>
      </w:r>
    </w:p>
    <w:p w14:paraId="32D3B5BA" w14:textId="47B48639" w:rsidR="00D35D73" w:rsidRDefault="004C238B" w:rsidP="00DF7110">
      <w:pPr>
        <w:ind w:firstLine="480"/>
      </w:pPr>
      <w:r w:rsidRPr="004C238B">
        <w:t>整合</w:t>
      </w:r>
      <w:r w:rsidRPr="004C238B">
        <w:t>2020</w:t>
      </w:r>
      <w:r w:rsidRPr="004C238B">
        <w:t>年後與工研院、</w:t>
      </w:r>
      <w:r w:rsidRPr="004C238B">
        <w:t xml:space="preserve">SO REAL </w:t>
      </w:r>
      <w:r w:rsidRPr="004C238B">
        <w:t>等異業合作關係，將既有布片資料延伸應用至供應鏈履歷、碳足跡追蹤與數位布料護照建構。企業不僅管理內部研發資源，亦透過產官學合作平台擴大技術導入與應用深度。</w:t>
      </w:r>
    </w:p>
    <w:p w14:paraId="7A7FB867" w14:textId="77777777" w:rsidR="009E5349" w:rsidRPr="009E5349" w:rsidRDefault="009E5349" w:rsidP="00D1618B">
      <w:pPr>
        <w:pStyle w:val="aff3"/>
      </w:pPr>
      <w:r w:rsidRPr="009E5349">
        <w:rPr>
          <w:rFonts w:hint="eastAsia"/>
        </w:rPr>
        <w:lastRenderedPageBreak/>
        <w:t>就是一個從我們擁有了數位化布片以後，先從大的平台，然後後來變成私有，然後第三</w:t>
      </w:r>
      <w:proofErr w:type="gramStart"/>
      <w:r w:rsidRPr="009E5349">
        <w:rPr>
          <w:rFonts w:hint="eastAsia"/>
        </w:rPr>
        <w:t>個</w:t>
      </w:r>
      <w:proofErr w:type="gramEnd"/>
      <w:r w:rsidRPr="009E5349">
        <w:rPr>
          <w:rFonts w:hint="eastAsia"/>
        </w:rPr>
        <w:t>再變成是協助他們(供應商)去賣。</w:t>
      </w:r>
    </w:p>
    <w:p w14:paraId="10D241DB" w14:textId="77777777" w:rsidR="009E5349" w:rsidRPr="009E5349" w:rsidRDefault="009E5349" w:rsidP="00D1618B">
      <w:pPr>
        <w:pStyle w:val="aff3"/>
      </w:pPr>
      <w:r w:rsidRPr="009E5349">
        <w:rPr>
          <w:rFonts w:hint="eastAsia"/>
        </w:rPr>
        <w:t>CEO 51:22</w:t>
      </w:r>
    </w:p>
    <w:p w14:paraId="6D351A8A" w14:textId="77777777" w:rsidR="009E5349" w:rsidRPr="009E5349" w:rsidRDefault="009E5349" w:rsidP="00D1618B">
      <w:pPr>
        <w:pStyle w:val="aff3"/>
      </w:pPr>
      <w:r w:rsidRPr="009E5349">
        <w:rPr>
          <w:rFonts w:hint="eastAsia"/>
        </w:rPr>
        <w:t>然後最後可能的、也許就是後面，那個我們想做這個就是From demand，未來就是to C的，設計師每個人、人人都能成為自己的設計師。</w:t>
      </w:r>
    </w:p>
    <w:p w14:paraId="294811E0" w14:textId="77777777" w:rsidR="009E5349" w:rsidRPr="009E5349" w:rsidRDefault="009E5349" w:rsidP="00D1618B">
      <w:pPr>
        <w:pStyle w:val="aff3"/>
      </w:pPr>
      <w:r w:rsidRPr="009E5349">
        <w:rPr>
          <w:rFonts w:hint="eastAsia"/>
        </w:rPr>
        <w:t>周老師 51:25</w:t>
      </w:r>
    </w:p>
    <w:p w14:paraId="4CE28E06" w14:textId="77777777" w:rsidR="009E5349" w:rsidRPr="009E5349" w:rsidRDefault="009E5349" w:rsidP="00D1618B">
      <w:pPr>
        <w:pStyle w:val="aff3"/>
      </w:pPr>
      <w:r w:rsidRPr="009E5349">
        <w:rPr>
          <w:rFonts w:hint="eastAsia"/>
        </w:rPr>
        <w:t>也是未來式？是因為現在還是在…算是B2B的階段。</w:t>
      </w:r>
    </w:p>
    <w:p w14:paraId="1D56CAD4" w14:textId="77777777" w:rsidR="009E5349" w:rsidRPr="009E5349" w:rsidRDefault="009E5349" w:rsidP="00DF7110">
      <w:pPr>
        <w:ind w:firstLine="480"/>
        <w:rPr>
          <w:rFonts w:hint="eastAsia"/>
        </w:rPr>
      </w:pPr>
    </w:p>
    <w:p w14:paraId="681E50F0" w14:textId="06C0F06A"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0D1BD087"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proofErr w:type="gramStart"/>
      <w:r>
        <w:rPr>
          <w:rFonts w:hint="eastAsia"/>
        </w:rPr>
        <w:t>以從而</w:t>
      </w:r>
      <w:proofErr w:type="gramEnd"/>
      <w:r>
        <w:rPr>
          <w:rFonts w:hint="eastAsia"/>
        </w:rPr>
        <w:t>真正的建立</w:t>
      </w:r>
      <w:r w:rsidR="00E76841">
        <w:rPr>
          <w:rFonts w:hint="eastAsia"/>
        </w:rPr>
        <w:t>符合產業文化、可被接納的數位創</w:t>
      </w:r>
      <w:r>
        <w:rPr>
          <w:rFonts w:hint="eastAsia"/>
        </w:rPr>
        <w:t>新生態系，使使用者</w:t>
      </w:r>
      <w:r w:rsidR="00B37E7B">
        <w:rPr>
          <w:rFonts w:hint="eastAsia"/>
        </w:rPr>
        <w:t>（</w:t>
      </w:r>
      <w:r>
        <w:rPr>
          <w:rFonts w:hint="eastAsia"/>
        </w:rPr>
        <w:t>產業鏈</w:t>
      </w:r>
      <w:r w:rsidR="00B37E7B">
        <w:rPr>
          <w:rFonts w:hint="eastAsia"/>
        </w:rPr>
        <w:t>）</w:t>
      </w:r>
      <w:r>
        <w:rPr>
          <w:rFonts w:hint="eastAsia"/>
        </w:rPr>
        <w:t>願意接納數位創新的加入</w:t>
      </w:r>
    </w:p>
    <w:p w14:paraId="2A6A5907" w14:textId="5C8C8917" w:rsidR="00700693" w:rsidRPr="006D2F17" w:rsidRDefault="001A7C22" w:rsidP="00D1618B">
      <w:pPr>
        <w:pStyle w:val="aff3"/>
        <w:rPr>
          <w:rFonts w:ascii="新細明體" w:eastAsia="新細明體" w:hAnsi="新細明體"/>
        </w:rPr>
      </w:pPr>
      <w:r>
        <w:rPr>
          <w:rFonts w:hint="eastAsia"/>
          <w:b/>
          <w:bCs/>
        </w:rPr>
        <w:t>「</w:t>
      </w:r>
      <w:r w:rsidRPr="00D72156">
        <w:rPr>
          <w:rFonts w:hint="eastAsia"/>
          <w:b/>
          <w:bCs/>
        </w:rPr>
        <w:t>那這些</w:t>
      </w:r>
      <w:proofErr w:type="gramStart"/>
      <w:r w:rsidRPr="00D72156">
        <w:rPr>
          <w:rFonts w:hint="eastAsia"/>
          <w:b/>
          <w:bCs/>
        </w:rPr>
        <w:t>供應鏈跟品牌</w:t>
      </w:r>
      <w:proofErr w:type="gramEnd"/>
      <w:r w:rsidRPr="00D72156">
        <w:rPr>
          <w:rFonts w:hint="eastAsia"/>
          <w:b/>
          <w:bCs/>
        </w:rPr>
        <w:t>商，他們在看到benefit之後就會就會繼續還是會一直給我們一些新的想法，尤其在這個過程中他們、有很多產品的功能是他們給我們的靈感，他們有需求</w:t>
      </w:r>
      <w:r>
        <w:rPr>
          <w:rFonts w:hint="eastAsia"/>
        </w:rPr>
        <w:t>，我們好像發現這四五個都有這樣子，普遍的universal裡面就就集結起來做一個產品的功能，所以慢慢的產品就是給供應鏈的平台就越來越豐富、越來越不同。」</w:t>
      </w:r>
      <w:r w:rsidR="00B37E7B">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sidR="00B37E7B">
        <w:rPr>
          <w:rFonts w:hint="eastAsia"/>
          <w:color w:val="auto"/>
        </w:rPr>
        <w:t>）</w:t>
      </w:r>
    </w:p>
    <w:p w14:paraId="012A6BC3" w14:textId="4CE61984" w:rsidR="001A7C22" w:rsidRDefault="001A7C22" w:rsidP="00D1618B">
      <w:pPr>
        <w:pStyle w:val="aff3"/>
      </w:pPr>
    </w:p>
    <w:p w14:paraId="473C9060" w14:textId="3B221CC9" w:rsidR="00700693" w:rsidRDefault="00B37E7B" w:rsidP="00D1618B">
      <w:pPr>
        <w:pStyle w:val="aff3"/>
        <w:rPr>
          <w:color w:val="auto"/>
        </w:rPr>
      </w:pPr>
      <w:r>
        <w:t>「</w:t>
      </w:r>
      <w:r w:rsidR="001A7C22" w:rsidRPr="00686C8A">
        <w:rPr>
          <w:rFonts w:hint="eastAsia"/>
          <w:b/>
          <w:bCs/>
        </w:rPr>
        <w:t>碳足跡是因應廠商需求跟那個品牌商的需求</w:t>
      </w:r>
      <w:r>
        <w:rPr>
          <w:rFonts w:hint="eastAsia"/>
        </w:rPr>
        <w:t>（</w:t>
      </w:r>
      <w:r w:rsidR="001A7C22" w:rsidRPr="003F223F">
        <w:rPr>
          <w:rFonts w:hint="eastAsia"/>
        </w:rPr>
        <w:t>笑</w:t>
      </w:r>
      <w:r>
        <w:rPr>
          <w:rFonts w:hint="eastAsia"/>
        </w:rPr>
        <w:t>）</w:t>
      </w:r>
      <w:r w:rsidR="001A7C22" w:rsidRPr="003F223F">
        <w:rPr>
          <w:rFonts w:hint="eastAsia"/>
        </w:rPr>
        <w:t>，</w:t>
      </w:r>
      <w:r w:rsidR="001A7C22" w:rsidRPr="00686C8A">
        <w:rPr>
          <w:rFonts w:hint="eastAsia"/>
          <w:b/>
          <w:bCs/>
        </w:rPr>
        <w:t>他們就是問我們</w:t>
      </w:r>
      <w:proofErr w:type="gramStart"/>
      <w:r w:rsidR="001A7C22" w:rsidRPr="00686C8A">
        <w:rPr>
          <w:rFonts w:hint="eastAsia"/>
          <w:b/>
          <w:bCs/>
        </w:rPr>
        <w:t>說能不能把碳</w:t>
      </w:r>
      <w:proofErr w:type="gramEnd"/>
      <w:r w:rsidR="001A7C22" w:rsidRPr="00686C8A">
        <w:rPr>
          <w:rFonts w:hint="eastAsia"/>
          <w:b/>
          <w:bCs/>
        </w:rPr>
        <w:t>足跡一起放上去</w:t>
      </w:r>
      <w:r w:rsidR="001A7C22" w:rsidRPr="003F223F">
        <w:rPr>
          <w:rFonts w:hint="eastAsia"/>
        </w:rPr>
        <w:t>。然後我們後來說，反正是資料平台資料其實甚麼資料都可以，只要是布料相關的Data、生產數據、碳足跡…任何的材料通過的認證等等，其實都應該要在上面一目了然。</w:t>
      </w:r>
      <w:r>
        <w:t>」</w:t>
      </w:r>
      <w:r>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Pr>
          <w:rFonts w:hint="eastAsia"/>
          <w:color w:val="auto"/>
        </w:rPr>
        <w:t>）</w:t>
      </w:r>
    </w:p>
    <w:p w14:paraId="321D883E" w14:textId="77777777" w:rsidR="009C0F7A" w:rsidRDefault="009C0F7A" w:rsidP="00D1618B">
      <w:pPr>
        <w:pStyle w:val="aff3"/>
        <w:rPr>
          <w:color w:val="auto"/>
        </w:rPr>
      </w:pPr>
      <w:r w:rsidRPr="009C0F7A">
        <w:rPr>
          <w:rFonts w:hint="eastAsia"/>
        </w:rPr>
        <w:t>然後最後可能的、也許就是後面，那個我們想做這個就是From demand，未來就是to C的，設計師每個人、人人都能成為自己的設計師。</w:t>
      </w:r>
      <w:r>
        <w:rPr>
          <w:rFonts w:hint="eastAsia"/>
          <w:color w:val="auto"/>
        </w:rPr>
        <w:t>（</w:t>
      </w:r>
      <w:r>
        <w:rPr>
          <w:color w:val="auto"/>
        </w:rPr>
        <w:t>李菁</w:t>
      </w:r>
      <w:r w:rsidRPr="00597154">
        <w:rPr>
          <w:color w:val="auto"/>
        </w:rPr>
        <w:t xml:space="preserve"> </w:t>
      </w:r>
      <w:r w:rsidRPr="00597154">
        <w:rPr>
          <w:rFonts w:hint="eastAsia"/>
          <w:color w:val="auto"/>
        </w:rPr>
        <w:t>執行長，2025訪談資料</w:t>
      </w:r>
      <w:r>
        <w:rPr>
          <w:rFonts w:hint="eastAsia"/>
          <w:color w:val="auto"/>
        </w:rPr>
        <w:t>）</w:t>
      </w:r>
    </w:p>
    <w:p w14:paraId="4354D69E" w14:textId="32006E51" w:rsidR="009C0F7A" w:rsidRPr="006D2F17" w:rsidRDefault="009C0F7A" w:rsidP="00D1618B">
      <w:pPr>
        <w:pStyle w:val="aff3"/>
        <w:rPr>
          <w:rFonts w:hint="eastAsia"/>
        </w:rPr>
      </w:pPr>
    </w:p>
    <w:p w14:paraId="5374DAAD" w14:textId="797B896A" w:rsidR="001A7C22" w:rsidRDefault="001A7C22" w:rsidP="00D1618B">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5BC8B530" w:rsidR="0064284E" w:rsidRPr="006D2F17" w:rsidRDefault="001A7C22" w:rsidP="00D1618B">
      <w:pPr>
        <w:pStyle w:val="aff3"/>
        <w:rPr>
          <w:rFonts w:ascii="新細明體" w:eastAsia="新細明體" w:hAnsi="新細明體"/>
        </w:rPr>
      </w:pPr>
      <w:r>
        <w:rPr>
          <w:rFonts w:hint="eastAsia"/>
        </w:rPr>
        <w:lastRenderedPageBreak/>
        <w:t>「學姐：因為我發現那個動線完全…因為我上去我看supplier跟brands跟designer的那個產品的那個，那</w:t>
      </w:r>
      <w:r w:rsidRPr="003A75DE">
        <w:rPr>
          <w:rFonts w:hint="eastAsia"/>
          <w:b/>
          <w:bCs/>
        </w:rPr>
        <w:t>我發現今年他做了很多的簡化，就是流線看起來比以前更</w:t>
      </w:r>
      <w:proofErr w:type="gramStart"/>
      <w:r w:rsidRPr="003A75DE">
        <w:rPr>
          <w:rFonts w:hint="eastAsia"/>
          <w:b/>
          <w:bCs/>
        </w:rPr>
        <w:t>清楚，</w:t>
      </w:r>
      <w:proofErr w:type="gramEnd"/>
      <w:r w:rsidRPr="003A75DE">
        <w:rPr>
          <w:rFonts w:hint="eastAsia"/>
          <w:b/>
          <w:bCs/>
        </w:rPr>
        <w:t>然後你們的定位slogan</w:t>
      </w:r>
      <w:proofErr w:type="gramStart"/>
      <w:r w:rsidRPr="003A75DE">
        <w:rPr>
          <w:rFonts w:hint="eastAsia"/>
          <w:b/>
          <w:bCs/>
        </w:rPr>
        <w:t>也寫跟去年</w:t>
      </w:r>
      <w:proofErr w:type="gramEnd"/>
      <w:r w:rsidRPr="003A75DE">
        <w:rPr>
          <w:rFonts w:hint="eastAsia"/>
          <w:b/>
          <w:bCs/>
        </w:rPr>
        <w:t>不一樣</w:t>
      </w:r>
      <w:r>
        <w:rPr>
          <w:rFonts w:hint="eastAsia"/>
        </w:rPr>
        <w:t>，就是我想</w:t>
      </w:r>
      <w:proofErr w:type="gramStart"/>
      <w:r>
        <w:rPr>
          <w:rFonts w:hint="eastAsia"/>
        </w:rPr>
        <w:t>理解說這中間</w:t>
      </w:r>
      <w:proofErr w:type="gramEnd"/>
      <w:r>
        <w:rPr>
          <w:rFonts w:hint="eastAsia"/>
        </w:rPr>
        <w:t>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w:t>
      </w:r>
      <w:proofErr w:type="spellStart"/>
      <w:r>
        <w:rPr>
          <w:rFonts w:hint="eastAsia"/>
        </w:rPr>
        <w:t>TextileCloud</w:t>
      </w:r>
      <w:proofErr w:type="spellEnd"/>
      <w:r>
        <w:rPr>
          <w:rFonts w:hint="eastAsia"/>
        </w:rPr>
        <w:t>™比較著重在這個東西技術有多好或是我們有多好，但現在是</w:t>
      </w:r>
      <w:r w:rsidRPr="00EB5E55">
        <w:rPr>
          <w:rFonts w:hint="eastAsia"/>
          <w:b/>
          <w:bCs/>
        </w:rPr>
        <w:t>更實際的去面對客戶真正的需求是甚麼</w:t>
      </w:r>
      <w:r>
        <w:rPr>
          <w:rFonts w:hint="eastAsia"/>
        </w:rPr>
        <w:t>。」</w:t>
      </w:r>
      <w:proofErr w:type="gramStart"/>
      <w:r>
        <w:rPr>
          <w:rFonts w:hint="eastAsia"/>
        </w:rPr>
        <w:t>」</w:t>
      </w:r>
      <w:proofErr w:type="gramEnd"/>
      <w:r w:rsidR="00B37E7B">
        <w:rPr>
          <w:rFonts w:hint="eastAsia"/>
          <w:color w:val="auto"/>
        </w:rPr>
        <w:t>（</w:t>
      </w:r>
      <w:r w:rsidR="006E36DD">
        <w:rPr>
          <w:color w:val="auto"/>
        </w:rPr>
        <w:t>李菁</w:t>
      </w:r>
      <w:r w:rsidR="0064284E" w:rsidRPr="00597154">
        <w:rPr>
          <w:color w:val="auto"/>
        </w:rPr>
        <w:t xml:space="preserve"> </w:t>
      </w:r>
      <w:r w:rsidR="0064284E" w:rsidRPr="00597154">
        <w:rPr>
          <w:rFonts w:hint="eastAsia"/>
          <w:color w:val="auto"/>
        </w:rPr>
        <w:t>執行長，2025訪談資料</w:t>
      </w:r>
      <w:r w:rsidR="00B37E7B">
        <w:rPr>
          <w:rFonts w:hint="eastAsia"/>
          <w:color w:val="auto"/>
        </w:rPr>
        <w:t>）</w:t>
      </w:r>
    </w:p>
    <w:p w14:paraId="21FDA2BF" w14:textId="7194DED6" w:rsidR="001A7C22" w:rsidRDefault="003927A4" w:rsidP="003927A4">
      <w:pPr>
        <w:pStyle w:val="3"/>
      </w:pPr>
      <w:bookmarkStart w:id="87" w:name="_Toc19830233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7"/>
    </w:p>
    <w:p w14:paraId="5D3CBF78" w14:textId="77777777" w:rsidR="00404192" w:rsidRDefault="00404192" w:rsidP="00404192">
      <w:pPr>
        <w:pStyle w:val="a"/>
      </w:pPr>
      <w:r>
        <w:rPr>
          <w:rFonts w:hint="eastAsia"/>
        </w:rPr>
        <w:t>生成式</w:t>
      </w:r>
      <w:r>
        <w:rPr>
          <w:rFonts w:hint="eastAsia"/>
        </w:rPr>
        <w:t>AI</w:t>
      </w:r>
    </w:p>
    <w:p w14:paraId="0BC17CC9" w14:textId="5C44FA22" w:rsidR="00404192" w:rsidRPr="00404192" w:rsidRDefault="00404192" w:rsidP="00D1618B">
      <w:pPr>
        <w:pStyle w:val="aff3"/>
        <w:rPr>
          <w:u w:color="FF0000"/>
        </w:rPr>
      </w:pPr>
      <w:r w:rsidRPr="00404192">
        <w:rPr>
          <w:rFonts w:hint="eastAsia"/>
          <w:u w:color="FF0000"/>
        </w:rPr>
        <w:t>CEO：對，我們有做一個、去年有做一個這個跟你剛剛講的應該是跟紡織所一起合作，做了一個生成式AI？</w:t>
      </w:r>
    </w:p>
    <w:p w14:paraId="18DCE205" w14:textId="77777777" w:rsidR="00404192" w:rsidRPr="00404192" w:rsidRDefault="00404192" w:rsidP="00D1618B">
      <w:pPr>
        <w:pStyle w:val="aff3"/>
        <w:rPr>
          <w:u w:color="FF0000"/>
        </w:rPr>
      </w:pPr>
      <w:proofErr w:type="gramStart"/>
      <w:r w:rsidRPr="00404192">
        <w:rPr>
          <w:rFonts w:hint="eastAsia"/>
          <w:u w:color="FF0000"/>
        </w:rPr>
        <w:t>博班學</w:t>
      </w:r>
      <w:proofErr w:type="gramEnd"/>
      <w:r w:rsidRPr="00404192">
        <w:rPr>
          <w:rFonts w:hint="eastAsia"/>
          <w:u w:color="FF0000"/>
        </w:rPr>
        <w:t>姐:對、對。</w:t>
      </w:r>
    </w:p>
    <w:p w14:paraId="6CD799BA" w14:textId="77777777" w:rsidR="00404192" w:rsidRPr="00404192" w:rsidRDefault="00404192" w:rsidP="00D1618B">
      <w:pPr>
        <w:pStyle w:val="aff3"/>
        <w:rPr>
          <w:u w:color="FF0000"/>
        </w:rPr>
      </w:pPr>
      <w:r w:rsidRPr="00404192">
        <w:rPr>
          <w:rFonts w:hint="eastAsia"/>
          <w:u w:color="FF0000"/>
        </w:rPr>
        <w:t>CEO:我們的生成式AI就是可以根據你的prompt，你告訴我AI說你需要什麼樣的材料，我們就幫你生成一塊，從無中生有一塊材料出來，那那個是去年我們剛剛完成的一個專案，這個也是有提供給成衣廠去使用的。</w:t>
      </w:r>
    </w:p>
    <w:p w14:paraId="6EFFC6BE" w14:textId="26317274" w:rsidR="00404192" w:rsidRDefault="00404192" w:rsidP="008B7A3D">
      <w:pPr>
        <w:pStyle w:val="a"/>
      </w:pPr>
    </w:p>
    <w:p w14:paraId="1A592DD7" w14:textId="594CB670" w:rsidR="001A7C22" w:rsidRDefault="001A7C22" w:rsidP="008B7A3D">
      <w:pPr>
        <w:pStyle w:val="a"/>
      </w:pPr>
      <w:r>
        <w:rPr>
          <w:rFonts w:hint="eastAsia"/>
        </w:rPr>
        <w:t>探索</w:t>
      </w:r>
      <w:proofErr w:type="gramStart"/>
      <w:r>
        <w:rPr>
          <w:rFonts w:hint="eastAsia"/>
        </w:rPr>
        <w:t>可供性</w:t>
      </w:r>
      <w:proofErr w:type="gramEnd"/>
      <w:r>
        <w:rPr>
          <w:rFonts w:hint="eastAsia"/>
        </w:rPr>
        <w:t>AI</w:t>
      </w:r>
      <w:r>
        <w:rPr>
          <w:rFonts w:hint="eastAsia"/>
        </w:rPr>
        <w:t>技術與平台串聯起整個生態系與消費者</w:t>
      </w:r>
    </w:p>
    <w:p w14:paraId="6A404A46" w14:textId="34413114" w:rsidR="001A7C22" w:rsidRDefault="001A7C22" w:rsidP="00D1618B">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w:t>
      </w:r>
      <w:proofErr w:type="gramStart"/>
      <w:r w:rsidRPr="00FE5CE2">
        <w:rPr>
          <w:rFonts w:hint="eastAsia"/>
        </w:rPr>
        <w:t>很</w:t>
      </w:r>
      <w:proofErr w:type="gramEnd"/>
      <w:r w:rsidRPr="00FE5CE2">
        <w:rPr>
          <w:rFonts w:hint="eastAsia"/>
        </w:rPr>
        <w:t>localize的地方去生產。</w:t>
      </w:r>
      <w:r w:rsidRPr="00BA0322">
        <w:rPr>
          <w:rFonts w:hint="eastAsia"/>
        </w:rPr>
        <w:t>」</w:t>
      </w:r>
      <w:r w:rsidR="00B37E7B">
        <w:rPr>
          <w:rFonts w:hint="eastAsia"/>
          <w:color w:val="auto"/>
        </w:rPr>
        <w:t>（</w:t>
      </w:r>
      <w:r w:rsidR="006E36DD">
        <w:rPr>
          <w:color w:val="auto"/>
        </w:rPr>
        <w:t>李菁</w:t>
      </w:r>
      <w:r w:rsidR="00A12CBA" w:rsidRPr="00BA0322">
        <w:rPr>
          <w:color w:val="auto"/>
        </w:rPr>
        <w:t xml:space="preserve"> </w:t>
      </w:r>
      <w:r w:rsidR="00A12CBA" w:rsidRPr="00BA0322">
        <w:rPr>
          <w:rFonts w:hint="eastAsia"/>
          <w:color w:val="auto"/>
        </w:rPr>
        <w:t>執行長，2025訪談資料</w:t>
      </w:r>
      <w:r w:rsidR="00B37E7B">
        <w:rPr>
          <w:rFonts w:hint="eastAsia"/>
          <w:color w:val="auto"/>
        </w:rPr>
        <w:t>）</w:t>
      </w:r>
    </w:p>
    <w:p w14:paraId="3F6E4FF9"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proofErr w:type="gramStart"/>
      <w:r>
        <w:rPr>
          <w:rFonts w:hint="eastAsia"/>
        </w:rPr>
        <w:t>科技賦能的</w:t>
      </w:r>
      <w:proofErr w:type="gramEnd"/>
      <w:r>
        <w:rPr>
          <w:rFonts w:hint="eastAsia"/>
        </w:rPr>
        <w:t>情感表達，創造多元價值與自我實現、個人設計師生態</w:t>
      </w:r>
    </w:p>
    <w:p w14:paraId="05FED68E" w14:textId="7F79A197" w:rsidR="001A7C22" w:rsidRDefault="001A7C22" w:rsidP="00D1618B">
      <w:pPr>
        <w:pStyle w:val="aff3"/>
      </w:pPr>
      <w:r>
        <w:rPr>
          <w:rFonts w:hint="eastAsia"/>
        </w:rPr>
        <w:t>「未來可能就是你在虛擬空間裡面你也要穿衣服呀，我們虛擬空間在玩那個</w:t>
      </w:r>
      <w:proofErr w:type="spellStart"/>
      <w:r>
        <w:rPr>
          <w:rFonts w:hint="eastAsia"/>
        </w:rPr>
        <w:t>vr</w:t>
      </w:r>
      <w:proofErr w:type="spellEnd"/>
      <w:r>
        <w:rPr>
          <w:rFonts w:hint="eastAsia"/>
        </w:rPr>
        <w:t>的遊戲的時候這些衣服，因為未來可能大家工作想像一下</w:t>
      </w:r>
      <w:proofErr w:type="gramStart"/>
      <w:r>
        <w:rPr>
          <w:rFonts w:hint="eastAsia"/>
        </w:rPr>
        <w:t>一</w:t>
      </w:r>
      <w:proofErr w:type="gramEnd"/>
      <w:r>
        <w:rPr>
          <w:rFonts w:hint="eastAsia"/>
        </w:rPr>
        <w:t>週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w:t>
      </w:r>
      <w:r w:rsidRPr="00566DC8">
        <w:rPr>
          <w:rFonts w:hint="eastAsia"/>
          <w:b/>
          <w:bCs/>
        </w:rPr>
        <w:lastRenderedPageBreak/>
        <w:t>這個是這個時尚產業</w:t>
      </w:r>
      <w:r>
        <w:rPr>
          <w:rFonts w:hint="eastAsia"/>
        </w:rPr>
        <w:t>，跟現在我們被迫去買這個Uniqlo的只有那幾個款可以選，是我覺得會那個生態。」</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1C79C9EC"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4450FF9B" w:rsidR="001A7C22" w:rsidRPr="003F223F" w:rsidRDefault="001A7C22" w:rsidP="00D1618B">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w:t>
      </w:r>
      <w:proofErr w:type="gramStart"/>
      <w:r w:rsidRPr="003F223F">
        <w:rPr>
          <w:rFonts w:hint="eastAsia"/>
        </w:rPr>
        <w:t>一個碳</w:t>
      </w:r>
      <w:proofErr w:type="gramEnd"/>
      <w:r w:rsidRPr="003F223F">
        <w:rPr>
          <w:rFonts w:hint="eastAsia"/>
        </w:rPr>
        <w:t>足跡或是其他還有這個可</w:t>
      </w:r>
      <w:proofErr w:type="gramStart"/>
      <w:r w:rsidRPr="003F223F">
        <w:rPr>
          <w:rFonts w:hint="eastAsia"/>
        </w:rPr>
        <w:t>回收性嘛</w:t>
      </w:r>
      <w:proofErr w:type="gramEnd"/>
      <w:r w:rsidRPr="003F223F">
        <w:rPr>
          <w:rFonts w:hint="eastAsia"/>
        </w:rPr>
        <w:t>，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B37E7B">
        <w:rPr>
          <w:rFonts w:hint="eastAsia"/>
          <w:color w:val="auto"/>
        </w:rPr>
        <w:t>（</w:t>
      </w:r>
      <w:r w:rsidR="006E36DD">
        <w:rPr>
          <w:color w:val="auto"/>
        </w:rPr>
        <w:t>李菁</w:t>
      </w:r>
      <w:r w:rsidR="002612F2" w:rsidRPr="00BA0322">
        <w:rPr>
          <w:color w:val="auto"/>
        </w:rPr>
        <w:t xml:space="preserve"> </w:t>
      </w:r>
      <w:r w:rsidR="002612F2" w:rsidRPr="00BA0322">
        <w:rPr>
          <w:rFonts w:hint="eastAsia"/>
          <w:color w:val="auto"/>
        </w:rPr>
        <w:t>執行長，2025訪談資料</w:t>
      </w:r>
      <w:r w:rsidR="00B37E7B">
        <w:rPr>
          <w:rFonts w:hint="eastAsia"/>
          <w:color w:val="auto"/>
        </w:rPr>
        <w:t>）</w:t>
      </w:r>
    </w:p>
    <w:p w14:paraId="5DDABBD6" w14:textId="5FED728B" w:rsidR="001A7C22" w:rsidRDefault="002612F2" w:rsidP="002612F2">
      <w:pPr>
        <w:pStyle w:val="3"/>
      </w:pPr>
      <w:bookmarkStart w:id="88" w:name="_Toc19830233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8"/>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D1618B">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w:t>
      </w:r>
      <w:proofErr w:type="gramStart"/>
      <w:r>
        <w:rPr>
          <w:rFonts w:hint="eastAsia"/>
        </w:rPr>
        <w:t>很</w:t>
      </w:r>
      <w:proofErr w:type="gramEnd"/>
      <w:r>
        <w:rPr>
          <w:rFonts w:hint="eastAsia"/>
        </w:rPr>
        <w:t>棒的這個，可是…</w:t>
      </w:r>
      <w:r w:rsidRPr="00C63FEC">
        <w:rPr>
          <w:rFonts w:hint="eastAsia"/>
          <w:b/>
          <w:bCs/>
        </w:rPr>
        <w:t>就是說意思</w:t>
      </w:r>
      <w:proofErr w:type="gramStart"/>
      <w:r w:rsidRPr="00C63FEC">
        <w:rPr>
          <w:rFonts w:hint="eastAsia"/>
          <w:b/>
          <w:bCs/>
        </w:rPr>
        <w:t>也是說也可以</w:t>
      </w:r>
      <w:proofErr w:type="gramEnd"/>
      <w:r w:rsidRPr="00C63FEC">
        <w:rPr>
          <w:rFonts w:hint="eastAsia"/>
          <w:b/>
          <w:bCs/>
        </w:rPr>
        <w:t>省掉實體</w:t>
      </w:r>
      <w:r>
        <w:rPr>
          <w:rFonts w:hint="eastAsia"/>
        </w:rPr>
        <w:t>就是</w:t>
      </w:r>
      <w:proofErr w:type="gramStart"/>
      <w:r>
        <w:rPr>
          <w:rFonts w:hint="eastAsia"/>
        </w:rPr>
        <w:t>那些的</w:t>
      </w:r>
      <w:proofErr w:type="gramEnd"/>
      <w:r>
        <w:rPr>
          <w:rFonts w:hint="eastAsia"/>
        </w:rPr>
        <w:t>…，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w:t>
      </w:r>
      <w:proofErr w:type="gramStart"/>
      <w:r w:rsidRPr="00C63FEC">
        <w:rPr>
          <w:rFonts w:hint="eastAsia"/>
          <w:b/>
          <w:bCs/>
        </w:rPr>
        <w:t>純線上</w:t>
      </w:r>
      <w:proofErr w:type="gramEnd"/>
      <w:r w:rsidRPr="00C63FEC">
        <w:rPr>
          <w:rFonts w:hint="eastAsia"/>
          <w:b/>
          <w:bCs/>
        </w:rPr>
        <w:t>的是不一樣的</w:t>
      </w:r>
      <w:r>
        <w:rPr>
          <w:rFonts w:hint="eastAsia"/>
        </w:rPr>
        <w:t>。」</w:t>
      </w:r>
    </w:p>
    <w:p w14:paraId="0F04CCAA" w14:textId="77777777" w:rsidR="002612F2" w:rsidRDefault="002612F2" w:rsidP="00D1618B">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rPr>
        <w:t>，然後他們就approve了我們這個等於說library就按照他的方式去做digitization，那我們也接一些、像有一些</w:t>
      </w:r>
      <w:proofErr w:type="gramStart"/>
      <w:r w:rsidRPr="00C63FEC">
        <w:rPr>
          <w:rFonts w:hint="eastAsia"/>
        </w:rPr>
        <w:t>就是儒鴻</w:t>
      </w:r>
      <w:proofErr w:type="gramEnd"/>
      <w:r w:rsidRPr="00C63FEC">
        <w:rPr>
          <w:rFonts w:hint="eastAsia"/>
        </w:rPr>
        <w:t>、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D1618B">
      <w:pPr>
        <w:pStyle w:val="aff3"/>
      </w:pPr>
      <w:r w:rsidRPr="00950868">
        <w:rPr>
          <w:rFonts w:hint="eastAsia"/>
        </w:rPr>
        <w:t>「對，但是adidas要求就是在這個模式裡面、這一個Team裡面，它是要求高精度圖層加上高精度的物理數據，然後它有一個Standard他要把這</w:t>
      </w:r>
      <w:proofErr w:type="gramStart"/>
      <w:r w:rsidRPr="00950868">
        <w:rPr>
          <w:rFonts w:hint="eastAsia"/>
        </w:rPr>
        <w:t>塊布放</w:t>
      </w:r>
      <w:proofErr w:type="gramEnd"/>
      <w:r w:rsidRPr="00950868">
        <w:rPr>
          <w:rFonts w:hint="eastAsia"/>
        </w:rPr>
        <w:t>到這個一個圓柱上，然後去看有幾個垂墜的擺、褶皺，所以很</w:t>
      </w:r>
      <w:r w:rsidRPr="00950868">
        <w:rPr>
          <w:rFonts w:hint="eastAsia"/>
        </w:rPr>
        <w:lastRenderedPageBreak/>
        <w:t>多是它有一自己的Standard在那裡，然後每個品牌的Standard都不一樣。</w:t>
      </w:r>
    </w:p>
    <w:p w14:paraId="2F86177E" w14:textId="014092A8" w:rsidR="002612F2" w:rsidRPr="00950868" w:rsidRDefault="002612F2" w:rsidP="00D1618B">
      <w:pPr>
        <w:pStyle w:val="aff3"/>
      </w:pPr>
      <w:r w:rsidRPr="00950868">
        <w:rPr>
          <w:rFonts w:hint="eastAsia"/>
        </w:rPr>
        <w:t>所以廠商很痛苦，他們要面對這麼多品牌，他不可能每</w:t>
      </w:r>
      <w:proofErr w:type="gramStart"/>
      <w:r w:rsidRPr="00950868">
        <w:rPr>
          <w:rFonts w:hint="eastAsia"/>
        </w:rPr>
        <w:t>個</w:t>
      </w:r>
      <w:proofErr w:type="gramEnd"/>
      <w:r w:rsidRPr="00950868">
        <w:rPr>
          <w:rFonts w:hint="eastAsia"/>
        </w:rPr>
        <w:t>都學起來，那他就會找一些這樣服務商，那因為我們很自然的就…因為我們也有、有這台機器，也有這台..兩台機器、幾台機器都有，所以我們就想、就幫大家做這件事情，但這不是我們的主要業務。」</w:t>
      </w:r>
      <w:r w:rsidR="00B37E7B">
        <w:rPr>
          <w:rFonts w:hint="eastAsia"/>
          <w:color w:val="auto"/>
        </w:rPr>
        <w:t>（</w:t>
      </w:r>
      <w:r w:rsidR="006E36DD">
        <w:rPr>
          <w:color w:val="auto"/>
        </w:rPr>
        <w:t>李菁</w:t>
      </w:r>
      <w:r w:rsidR="00950868" w:rsidRPr="00BA0322">
        <w:rPr>
          <w:color w:val="auto"/>
        </w:rPr>
        <w:t xml:space="preserve"> </w:t>
      </w:r>
      <w:r w:rsidR="00950868" w:rsidRPr="00BA0322">
        <w:rPr>
          <w:rFonts w:hint="eastAsia"/>
          <w:color w:val="auto"/>
        </w:rPr>
        <w:t>執行長，2025訪談資料</w:t>
      </w:r>
      <w:r w:rsidR="00B37E7B">
        <w:rPr>
          <w:rFonts w:hint="eastAsia"/>
          <w:color w:val="auto"/>
        </w:rPr>
        <w:t>）</w:t>
      </w:r>
    </w:p>
    <w:p w14:paraId="3B840016" w14:textId="249417F7" w:rsidR="002612F2" w:rsidRPr="002612F2" w:rsidRDefault="00950868" w:rsidP="00950868">
      <w:pPr>
        <w:pStyle w:val="3"/>
      </w:pPr>
      <w:bookmarkStart w:id="89" w:name="_Toc198302332"/>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9"/>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w:t>
      </w:r>
      <w:proofErr w:type="gramStart"/>
      <w:r>
        <w:rPr>
          <w:rFonts w:hint="eastAsia"/>
        </w:rPr>
        <w:t>標示上碳足跡</w:t>
      </w:r>
      <w:proofErr w:type="gramEnd"/>
      <w:r>
        <w:rPr>
          <w:rFonts w:hint="eastAsia"/>
        </w:rPr>
        <w:t>，客戶選購就</w:t>
      </w:r>
      <w:proofErr w:type="gramStart"/>
      <w:r>
        <w:rPr>
          <w:rFonts w:hint="eastAsia"/>
        </w:rPr>
        <w:t>可以選低碳</w:t>
      </w:r>
      <w:proofErr w:type="gramEnd"/>
      <w:r>
        <w:rPr>
          <w:rFonts w:hint="eastAsia"/>
        </w:rPr>
        <w:t>、環保的材質，同時可以在平台上做比對</w:t>
      </w:r>
    </w:p>
    <w:p w14:paraId="56871EC9" w14:textId="2B2F5F74" w:rsidR="001A7C22" w:rsidRPr="003F70DF" w:rsidRDefault="001A7C22" w:rsidP="00D1618B">
      <w:pPr>
        <w:pStyle w:val="aff3"/>
      </w:pPr>
      <w:r>
        <w:rPr>
          <w:rFonts w:hint="eastAsia"/>
        </w:rPr>
        <w:t>「</w:t>
      </w:r>
      <w:r w:rsidRPr="00D71422">
        <w:rPr>
          <w:rFonts w:hint="eastAsia"/>
        </w:rPr>
        <w:t>這個在ESG上面我們，一開始是做因為有跟那個就2021、22年吧，有先跟德國的一家企業也是一家新創Made2Flow我們做</w:t>
      </w:r>
      <w:proofErr w:type="gramStart"/>
      <w:r w:rsidRPr="00D71422">
        <w:rPr>
          <w:rFonts w:hint="eastAsia"/>
        </w:rPr>
        <w:t>一個碳</w:t>
      </w:r>
      <w:proofErr w:type="gramEnd"/>
      <w:r w:rsidRPr="00D71422">
        <w:rPr>
          <w:rFonts w:hint="eastAsia"/>
        </w:rPr>
        <w:t>足跡的預測，但是預測不準，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w:t>
      </w:r>
      <w:proofErr w:type="gramStart"/>
      <w:r w:rsidRPr="00D71422">
        <w:rPr>
          <w:rFonts w:hint="eastAsia"/>
          <w:b/>
          <w:bCs/>
        </w:rPr>
        <w:t>這個坦碳足跡</w:t>
      </w:r>
      <w:proofErr w:type="gramEnd"/>
      <w:r w:rsidRPr="00D71422">
        <w:rPr>
          <w:rFonts w:hint="eastAsia"/>
          <w:b/>
          <w:bCs/>
        </w:rPr>
        <w:t>，就可以請你們去輔導，輔導之後這個足跡的數據要放在我們的平台上，這樣設計師在選的時候就能比較低碳的這個材料，那這個是為了data的</w:t>
      </w:r>
      <w:proofErr w:type="gramStart"/>
      <w:r w:rsidRPr="00D71422">
        <w:rPr>
          <w:rFonts w:hint="eastAsia"/>
          <w:b/>
          <w:bCs/>
        </w:rPr>
        <w:t>豐富度去做</w:t>
      </w:r>
      <w:proofErr w:type="gramEnd"/>
      <w:r w:rsidRPr="00D71422">
        <w:rPr>
          <w:rFonts w:hint="eastAsia"/>
          <w:b/>
          <w:bCs/>
        </w:rPr>
        <w:t>的</w:t>
      </w:r>
      <w:r w:rsidRPr="00D71422">
        <w:rPr>
          <w:rFonts w:hint="eastAsia"/>
        </w:rPr>
        <w:t>。</w:t>
      </w:r>
      <w:r>
        <w:rPr>
          <w:rFonts w:hint="eastAsia"/>
        </w:rPr>
        <w:t>」</w:t>
      </w:r>
      <w:r w:rsidR="00B37E7B">
        <w:rPr>
          <w:rFonts w:hint="eastAsia"/>
          <w:color w:val="auto"/>
        </w:rPr>
        <w:t>（</w:t>
      </w:r>
      <w:r w:rsidR="006E36DD">
        <w:rPr>
          <w:color w:val="auto"/>
        </w:rPr>
        <w:t>李菁</w:t>
      </w:r>
      <w:r w:rsidR="00B37403" w:rsidRPr="00BA0322">
        <w:rPr>
          <w:color w:val="auto"/>
        </w:rPr>
        <w:t xml:space="preserve"> </w:t>
      </w:r>
      <w:r w:rsidR="00B37403" w:rsidRPr="00BA0322">
        <w:rPr>
          <w:rFonts w:hint="eastAsia"/>
          <w:color w:val="auto"/>
        </w:rPr>
        <w:t>執行長，2025訪談資料</w:t>
      </w:r>
      <w:r w:rsidR="00B37E7B">
        <w:rPr>
          <w:rFonts w:hint="eastAsia"/>
          <w:color w:val="auto"/>
        </w:rPr>
        <w:t>）</w:t>
      </w:r>
    </w:p>
    <w:p w14:paraId="37903D21" w14:textId="16EDA621" w:rsidR="001A7C22" w:rsidRDefault="00905A4D" w:rsidP="00905A4D">
      <w:pPr>
        <w:pStyle w:val="3"/>
      </w:pPr>
      <w:bookmarkStart w:id="90" w:name="_Toc19830233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0"/>
      <w:r w:rsidRPr="00905A4D">
        <w:rPr>
          <w:rFonts w:hint="eastAsia"/>
        </w:rPr>
        <w:tab/>
      </w:r>
    </w:p>
    <w:p w14:paraId="12FEC58C" w14:textId="618BFB77" w:rsidR="004717E4" w:rsidRPr="004717E4" w:rsidRDefault="004717E4" w:rsidP="004717E4">
      <w:pPr>
        <w:pStyle w:val="3"/>
      </w:pPr>
      <w:bookmarkStart w:id="91" w:name="_Toc19830233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1"/>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3BD7C4FE" w14:textId="77777777" w:rsidR="00B272FA" w:rsidRPr="004D119A" w:rsidRDefault="00B272FA" w:rsidP="00B272FA">
      <w:pPr>
        <w:pStyle w:val="a"/>
      </w:pPr>
      <w:r>
        <w:rPr>
          <w:rFonts w:hint="eastAsia"/>
        </w:rPr>
        <w:t>「</w:t>
      </w:r>
      <w:r w:rsidRPr="00BB1344">
        <w:rPr>
          <w:rFonts w:hint="eastAsia"/>
        </w:rPr>
        <w:t>所以我們這個</w:t>
      </w:r>
      <w:r w:rsidRPr="00BB1344">
        <w:rPr>
          <w:rFonts w:hint="eastAsia"/>
        </w:rPr>
        <w:t>AI</w:t>
      </w:r>
      <w:r w:rsidRPr="00BB1344">
        <w:rPr>
          <w:rFonts w:hint="eastAsia"/>
        </w:rPr>
        <w:t>沒有辦法去取代一塊布的製程，因為實體的東西是必須要做出來，可是我們可以加速前面的部分，我們在開發的時候可以</w:t>
      </w:r>
      <w:r>
        <w:rPr>
          <w:rFonts w:hint="eastAsia"/>
        </w:rPr>
        <w:t>。</w:t>
      </w:r>
      <w:r w:rsidRPr="00DA5B3E">
        <w:rPr>
          <w:rFonts w:hint="eastAsia"/>
        </w:rPr>
        <w:t>一個</w:t>
      </w:r>
      <w:r w:rsidRPr="00DA5B3E">
        <w:rPr>
          <w:rFonts w:hint="eastAsia"/>
        </w:rPr>
        <w:t>H&amp;M</w:t>
      </w:r>
      <w:r w:rsidRPr="00DA5B3E">
        <w:rPr>
          <w:rFonts w:hint="eastAsia"/>
        </w:rPr>
        <w:t>的設計師可以有</w:t>
      </w:r>
      <w:r w:rsidRPr="00DA5B3E">
        <w:rPr>
          <w:rFonts w:hint="eastAsia"/>
        </w:rPr>
        <w:t>10000</w:t>
      </w:r>
      <w:r w:rsidRPr="00DA5B3E">
        <w:rPr>
          <w:rFonts w:hint="eastAsia"/>
        </w:rPr>
        <w:t>塊材料的選擇，他可以有很多的方式去做新的</w:t>
      </w:r>
      <w:r w:rsidRPr="00DA5B3E">
        <w:rPr>
          <w:rFonts w:hint="eastAsia"/>
        </w:rPr>
        <w:t>style</w:t>
      </w:r>
      <w:r w:rsidRPr="00DA5B3E">
        <w:rPr>
          <w:rFonts w:hint="eastAsia"/>
        </w:rPr>
        <w:t>，</w:t>
      </w:r>
      <w:r w:rsidRPr="00627508">
        <w:rPr>
          <w:rFonts w:hint="eastAsia"/>
        </w:rPr>
        <w:t>不用生成、</w:t>
      </w:r>
      <w:proofErr w:type="gramStart"/>
      <w:r w:rsidRPr="00627508">
        <w:rPr>
          <w:rFonts w:hint="eastAsia"/>
        </w:rPr>
        <w:t>不</w:t>
      </w:r>
      <w:proofErr w:type="gramEnd"/>
      <w:r w:rsidRPr="00627508">
        <w:rPr>
          <w:rFonts w:hint="eastAsia"/>
        </w:rPr>
        <w:t>用去再去打一個衣服，不用再去做一個材料，因為它已經有很大的資料庫，他有</w:t>
      </w:r>
      <w:r w:rsidRPr="00627508">
        <w:rPr>
          <w:rFonts w:hint="eastAsia"/>
        </w:rPr>
        <w:t>3d</w:t>
      </w:r>
      <w:r w:rsidRPr="00627508">
        <w:rPr>
          <w:rFonts w:hint="eastAsia"/>
        </w:rPr>
        <w:t>設計他可以快速的做這個</w:t>
      </w:r>
      <w:r w:rsidRPr="00627508">
        <w:rPr>
          <w:rFonts w:hint="eastAsia"/>
        </w:rPr>
        <w:t>design</w:t>
      </w:r>
      <w:r w:rsidRPr="00627508">
        <w:rPr>
          <w:rFonts w:hint="eastAsia"/>
        </w:rPr>
        <w:t>之後放到他自己的電商平台上去搜尋一些訊息</w:t>
      </w:r>
      <w:r w:rsidRPr="00DA5B3E">
        <w:rPr>
          <w:rFonts w:hint="eastAsia"/>
        </w:rPr>
        <w:t>，其實很多現在有些品牌已經在這樣做。</w:t>
      </w:r>
      <w:r>
        <w:rPr>
          <w:rFonts w:hint="eastAsia"/>
        </w:rPr>
        <w:t>」</w:t>
      </w:r>
      <w:r>
        <w:rPr>
          <w:rFonts w:hint="eastAsia"/>
          <w:color w:val="auto"/>
        </w:rPr>
        <w:t>（</w:t>
      </w:r>
      <w:r>
        <w:rPr>
          <w:color w:val="auto"/>
        </w:rPr>
        <w:t>李菁</w:t>
      </w:r>
      <w:r w:rsidRPr="00597154">
        <w:rPr>
          <w:color w:val="auto"/>
        </w:rPr>
        <w:t xml:space="preserve"> </w:t>
      </w:r>
      <w:r w:rsidRPr="00597154">
        <w:rPr>
          <w:rFonts w:hint="eastAsia"/>
          <w:color w:val="auto"/>
        </w:rPr>
        <w:t>執行長，</w:t>
      </w:r>
      <w:r w:rsidRPr="00597154">
        <w:rPr>
          <w:rFonts w:hint="eastAsia"/>
          <w:color w:val="auto"/>
        </w:rPr>
        <w:t>2025</w:t>
      </w:r>
      <w:r w:rsidRPr="00597154">
        <w:rPr>
          <w:rFonts w:hint="eastAsia"/>
          <w:color w:val="auto"/>
        </w:rPr>
        <w:t>訪談資料</w:t>
      </w:r>
      <w:r>
        <w:rPr>
          <w:rFonts w:hint="eastAsia"/>
          <w:color w:val="auto"/>
        </w:rPr>
        <w:t>）</w:t>
      </w:r>
    </w:p>
    <w:p w14:paraId="7D27092E" w14:textId="77777777" w:rsidR="009C0F7A" w:rsidRDefault="009C0F7A" w:rsidP="009C0F7A">
      <w:pPr>
        <w:pStyle w:val="2"/>
        <w:ind w:firstLine="480"/>
        <w:rPr>
          <w:rFonts w:eastAsia="新細明體"/>
        </w:rPr>
      </w:pPr>
      <w:proofErr w:type="gramStart"/>
      <w:r>
        <w:rPr>
          <w:rFonts w:ascii="標楷體" w:hAnsi="標楷體" w:hint="eastAsia"/>
          <w:color w:val="0070C0"/>
          <w:sz w:val="24"/>
          <w:szCs w:val="24"/>
        </w:rPr>
        <w:lastRenderedPageBreak/>
        <w:t>博班學</w:t>
      </w:r>
      <w:proofErr w:type="gramEnd"/>
      <w:r>
        <w:rPr>
          <w:rFonts w:ascii="標楷體" w:hAnsi="標楷體" w:hint="eastAsia"/>
          <w:color w:val="0070C0"/>
          <w:sz w:val="24"/>
          <w:szCs w:val="24"/>
        </w:rPr>
        <w:t>姐 44:40</w:t>
      </w:r>
    </w:p>
    <w:p w14:paraId="5D982052" w14:textId="77777777" w:rsidR="009C0F7A" w:rsidRDefault="009C0F7A" w:rsidP="009C0F7A">
      <w:pPr>
        <w:pStyle w:val="Web"/>
        <w:spacing w:before="0" w:beforeAutospacing="0" w:after="160" w:afterAutospacing="0"/>
        <w:ind w:firstLine="480"/>
      </w:pPr>
      <w:r>
        <w:rPr>
          <w:rFonts w:ascii="標楷體" w:eastAsia="標楷體" w:hAnsi="標楷體" w:hint="eastAsia"/>
          <w:color w:val="000000"/>
        </w:rPr>
        <w:t>我看到就是網站有說大概台灣有60%布料商都是你們的客戶，這樣占</w:t>
      </w:r>
      <w:proofErr w:type="gramStart"/>
      <w:r>
        <w:rPr>
          <w:rFonts w:ascii="標楷體" w:eastAsia="標楷體" w:hAnsi="標楷體" w:hint="eastAsia"/>
          <w:color w:val="000000"/>
        </w:rPr>
        <w:t>比率滿高的</w:t>
      </w:r>
      <w:proofErr w:type="gramEnd"/>
    </w:p>
    <w:p w14:paraId="3007F1E6" w14:textId="364F5DFB" w:rsidR="00B272FA" w:rsidRDefault="009C0F7A" w:rsidP="00EE32B8">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0663A756" w14:textId="347C8256" w:rsidR="001A7C22" w:rsidRPr="00EE32B8" w:rsidRDefault="001A7C22" w:rsidP="00D1618B">
      <w:pPr>
        <w:pStyle w:val="aff3"/>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B37E7B">
        <w:rPr>
          <w:rFonts w:hint="eastAsia"/>
          <w:color w:val="auto"/>
        </w:rPr>
        <w:t>（</w:t>
      </w:r>
      <w:r w:rsidR="006E36DD">
        <w:rPr>
          <w:color w:val="auto"/>
        </w:rPr>
        <w:t>李菁</w:t>
      </w:r>
      <w:r w:rsidR="00EE32B8" w:rsidRPr="00BA0322">
        <w:rPr>
          <w:color w:val="auto"/>
        </w:rPr>
        <w:t xml:space="preserve"> </w:t>
      </w:r>
      <w:r w:rsidR="00EE32B8" w:rsidRPr="00BA0322">
        <w:rPr>
          <w:rFonts w:hint="eastAsia"/>
          <w:color w:val="auto"/>
        </w:rPr>
        <w:t>執行長，2025訪談資料</w:t>
      </w:r>
      <w:r w:rsidR="00B37E7B">
        <w:rPr>
          <w:rFonts w:hint="eastAsia"/>
          <w:color w:val="auto"/>
        </w:rPr>
        <w:t>）</w:t>
      </w:r>
    </w:p>
    <w:p w14:paraId="381734AE" w14:textId="77777777" w:rsidR="001A7C22" w:rsidRDefault="001A7C22" w:rsidP="008B7A3D">
      <w:pPr>
        <w:pStyle w:val="a"/>
      </w:pPr>
      <w:r>
        <w:rPr>
          <w:rFonts w:hint="eastAsia"/>
        </w:rPr>
        <w:t>數位創新結果</w:t>
      </w:r>
      <w:r>
        <w:rPr>
          <w:rFonts w:hint="eastAsia"/>
        </w:rPr>
        <w:t>-</w:t>
      </w:r>
      <w:r>
        <w:rPr>
          <w:rFonts w:hint="eastAsia"/>
        </w:rPr>
        <w:t>幫助</w:t>
      </w:r>
      <w:proofErr w:type="gramStart"/>
      <w:r>
        <w:rPr>
          <w:rFonts w:hint="eastAsia"/>
        </w:rPr>
        <w:t>實現探排目標</w:t>
      </w:r>
      <w:proofErr w:type="gramEnd"/>
      <w:r>
        <w:rPr>
          <w:rFonts w:hint="eastAsia"/>
        </w:rPr>
        <w:t>，共創環境永續</w:t>
      </w:r>
    </w:p>
    <w:p w14:paraId="52157F6E" w14:textId="61B5BA85" w:rsidR="001A7C22" w:rsidRPr="001A7C22" w:rsidRDefault="001A7C22" w:rsidP="00D1618B">
      <w:pPr>
        <w:pStyle w:val="aff3"/>
      </w:pPr>
      <w:r>
        <w:rPr>
          <w:rFonts w:hint="eastAsia"/>
        </w:rPr>
        <w:t>「這個碳足跡是一個未來的關鍵的一個數據，因為這些品牌在設計的時候，如果他能採用比較低碳的、然後有數據</w:t>
      </w:r>
      <w:proofErr w:type="gramStart"/>
      <w:r>
        <w:rPr>
          <w:rFonts w:hint="eastAsia"/>
        </w:rPr>
        <w:t>的碳排的</w:t>
      </w:r>
      <w:proofErr w:type="gramEnd"/>
      <w:r>
        <w:rPr>
          <w:rFonts w:hint="eastAsia"/>
        </w:rPr>
        <w:t>產品，他就能控制，他就可控制他的</w:t>
      </w:r>
      <w:proofErr w:type="gramStart"/>
      <w:r>
        <w:rPr>
          <w:rFonts w:hint="eastAsia"/>
        </w:rPr>
        <w:t>這個減碳的</w:t>
      </w:r>
      <w:proofErr w:type="gramEnd"/>
      <w:r>
        <w:rPr>
          <w:rFonts w:hint="eastAsia"/>
        </w:rPr>
        <w:t>這個目標，他就能達到。」</w:t>
      </w:r>
      <w:r w:rsidR="00B37E7B">
        <w:rPr>
          <w:rFonts w:hint="eastAsia"/>
          <w:color w:val="auto"/>
        </w:rPr>
        <w:t>（</w:t>
      </w:r>
      <w:r w:rsidR="006E36DD">
        <w:rPr>
          <w:color w:val="auto"/>
        </w:rPr>
        <w:t>李菁</w:t>
      </w:r>
      <w:r w:rsidR="00634243" w:rsidRPr="00BA0322">
        <w:rPr>
          <w:color w:val="auto"/>
        </w:rPr>
        <w:t xml:space="preserve"> </w:t>
      </w:r>
      <w:r w:rsidR="00634243" w:rsidRPr="00BA0322">
        <w:rPr>
          <w:rFonts w:hint="eastAsia"/>
          <w:color w:val="auto"/>
        </w:rPr>
        <w:t>執行長，2025訪談資料</w:t>
      </w:r>
      <w:r w:rsidR="00B37E7B">
        <w:rPr>
          <w:rFonts w:hint="eastAsia"/>
          <w:color w:val="auto"/>
        </w:rPr>
        <w:t>）</w:t>
      </w:r>
    </w:p>
    <w:p w14:paraId="4E25FCEC" w14:textId="3A3AB21C" w:rsidR="00953384" w:rsidRDefault="00797D62" w:rsidP="0006680C">
      <w:pPr>
        <w:pStyle w:val="1"/>
      </w:pPr>
      <w:bookmarkStart w:id="92" w:name="_Toc198302335"/>
      <w:r>
        <w:rPr>
          <w:rFonts w:hint="eastAsia"/>
        </w:rPr>
        <w:t>第六章、研究結論與建議</w:t>
      </w:r>
      <w:bookmarkEnd w:id="92"/>
    </w:p>
    <w:p w14:paraId="4FBACE79" w14:textId="1627399C" w:rsidR="00797D62" w:rsidRDefault="00797D62" w:rsidP="00F71E02">
      <w:pPr>
        <w:pStyle w:val="2"/>
      </w:pPr>
      <w:bookmarkStart w:id="93" w:name="_Toc198302336"/>
      <w:r>
        <w:rPr>
          <w:rFonts w:hint="eastAsia"/>
        </w:rPr>
        <w:t>6.1</w:t>
      </w:r>
      <w:r w:rsidR="00F504D3">
        <w:rPr>
          <w:rFonts w:hint="eastAsia"/>
        </w:rPr>
        <w:t xml:space="preserve"> </w:t>
      </w:r>
      <w:r>
        <w:rPr>
          <w:rFonts w:hint="eastAsia"/>
        </w:rPr>
        <w:t>結論與研究貢獻</w:t>
      </w:r>
      <w:bookmarkEnd w:id="93"/>
    </w:p>
    <w:p w14:paraId="137BDEFA" w14:textId="3200F43F" w:rsidR="00797D62" w:rsidRPr="00953384" w:rsidRDefault="00797D62" w:rsidP="00F71E02">
      <w:pPr>
        <w:pStyle w:val="2"/>
      </w:pPr>
      <w:bookmarkStart w:id="94" w:name="_Toc198302337"/>
      <w:r>
        <w:rPr>
          <w:rFonts w:hint="eastAsia"/>
        </w:rPr>
        <w:t>6.2</w:t>
      </w:r>
      <w:r w:rsidR="00F504D3">
        <w:rPr>
          <w:rFonts w:hint="eastAsia"/>
        </w:rPr>
        <w:t xml:space="preserve"> </w:t>
      </w:r>
      <w:r>
        <w:rPr>
          <w:rFonts w:hint="eastAsia"/>
        </w:rPr>
        <w:t>研究限制與未來研究方向</w:t>
      </w:r>
      <w:bookmarkEnd w:id="94"/>
    </w:p>
    <w:p w14:paraId="0ECC7262" w14:textId="3BFF1F8A" w:rsidR="00AC386F" w:rsidRDefault="000A2C2C" w:rsidP="0006680C">
      <w:pPr>
        <w:pStyle w:val="1"/>
      </w:pPr>
      <w:bookmarkStart w:id="95" w:name="_Toc198302338"/>
      <w:r>
        <w:rPr>
          <w:rFonts w:hint="eastAsia"/>
        </w:rPr>
        <w:t>第七章、參考文獻</w:t>
      </w:r>
      <w:bookmarkEnd w:id="9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 xml:space="preserve">The qualitative </w:t>
      </w:r>
      <w:r w:rsidRPr="001623AC">
        <w:rPr>
          <w:i/>
        </w:rPr>
        <w:lastRenderedPageBreak/>
        <w:t>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6"/>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6"/>
      <w:r w:rsidR="00143FB1">
        <w:rPr>
          <w:rStyle w:val="af6"/>
        </w:rPr>
        <w:commentReference w:id="96"/>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50" w:author="190498 lily" w:date="2025-05-16T00:42:00Z" w:initials="1l">
    <w:p w14:paraId="06BA0B5C" w14:textId="77777777" w:rsidR="007D429D" w:rsidRPr="00982A24" w:rsidRDefault="007D429D" w:rsidP="007D429D">
      <w:pPr>
        <w:pStyle w:val="aff8"/>
        <w:ind w:firstLine="360"/>
        <w:rPr>
          <w:rStyle w:val="af"/>
          <w:b w:val="0"/>
          <w:bCs w:val="0"/>
        </w:rPr>
      </w:pPr>
      <w:r>
        <w:rPr>
          <w:rStyle w:val="af6"/>
        </w:rPr>
        <w:annotationRef/>
      </w:r>
      <w:r w:rsidRPr="00982A24">
        <w:rPr>
          <w:rStyle w:val="af"/>
          <w:rFonts w:hint="eastAsia"/>
        </w:rPr>
        <w:t>掃描技術：</w:t>
      </w:r>
      <w:r w:rsidRPr="00982A24">
        <w:rPr>
          <w:rStyle w:val="af"/>
          <w:rFonts w:hint="eastAsia"/>
          <w:b w:val="0"/>
          <w:bCs w:val="0"/>
        </w:rPr>
        <w:t>穩定且標準化掃描流程精</w:t>
      </w:r>
      <w:proofErr w:type="gramStart"/>
      <w:r w:rsidRPr="00982A24">
        <w:rPr>
          <w:rStyle w:val="af"/>
          <w:rFonts w:hint="eastAsia"/>
          <w:b w:val="0"/>
          <w:bCs w:val="0"/>
        </w:rPr>
        <w:t>準</w:t>
      </w:r>
      <w:proofErr w:type="gramEnd"/>
      <w:r w:rsidRPr="00982A24">
        <w:rPr>
          <w:rStyle w:val="af"/>
          <w:rFonts w:hint="eastAsia"/>
          <w:b w:val="0"/>
          <w:bCs w:val="0"/>
        </w:rPr>
        <w:t>呈現布料紋理與材質。</w:t>
      </w:r>
    </w:p>
    <w:p w14:paraId="2A5277EE" w14:textId="77777777" w:rsidR="007D429D" w:rsidRPr="00982A24" w:rsidRDefault="007D429D" w:rsidP="007D429D">
      <w:pPr>
        <w:pStyle w:val="aff8"/>
        <w:ind w:firstLine="801"/>
        <w:rPr>
          <w:rStyle w:val="af"/>
          <w:b w:val="0"/>
          <w:bCs w:val="0"/>
        </w:rPr>
      </w:pPr>
      <w:r w:rsidRPr="00982A24">
        <w:rPr>
          <w:rStyle w:val="af"/>
          <w:rFonts w:hint="eastAsia"/>
        </w:rPr>
        <w:t>AI</w:t>
      </w:r>
      <w:r w:rsidRPr="00982A24">
        <w:rPr>
          <w:rStyle w:val="af"/>
          <w:rFonts w:hint="eastAsia"/>
        </w:rPr>
        <w:t>模型：</w:t>
      </w:r>
      <w:r w:rsidRPr="00982A24">
        <w:rPr>
          <w:rStyle w:val="af"/>
          <w:rFonts w:hint="eastAsia"/>
          <w:b w:val="0"/>
          <w:bCs w:val="0"/>
        </w:rPr>
        <w:t>自動辨識花紋、色彩、布種等特徵，能加速處理大規模資料，為後續數位布片開發各項多元應用建立基礎。</w:t>
      </w:r>
    </w:p>
    <w:p w14:paraId="38CF9F15" w14:textId="77777777" w:rsidR="007D429D" w:rsidRPr="00982A24" w:rsidRDefault="007D429D" w:rsidP="007D429D">
      <w:pPr>
        <w:pStyle w:val="aff8"/>
        <w:ind w:firstLine="801"/>
        <w:rPr>
          <w:rStyle w:val="af"/>
          <w:b w:val="0"/>
          <w:bCs w:val="0"/>
        </w:rPr>
      </w:pPr>
      <w:r w:rsidRPr="00982A24">
        <w:rPr>
          <w:rStyle w:val="af"/>
          <w:rFonts w:hint="eastAsia"/>
        </w:rPr>
        <w:t>雲端儲存：</w:t>
      </w:r>
      <w:r w:rsidRPr="00982A24">
        <w:rPr>
          <w:rStyle w:val="af"/>
          <w:rFonts w:hint="eastAsia"/>
          <w:b w:val="0"/>
          <w:bCs w:val="0"/>
        </w:rPr>
        <w:t>可隨時隨地存取相同布料資料，實現即時共享與協作。</w:t>
      </w:r>
    </w:p>
    <w:p w14:paraId="7ED119E2" w14:textId="1016B642" w:rsidR="007D429D" w:rsidRDefault="007D429D" w:rsidP="007D429D">
      <w:pPr>
        <w:pStyle w:val="af7"/>
        <w:ind w:firstLine="480"/>
      </w:pPr>
      <w:r w:rsidRPr="00982A24">
        <w:rPr>
          <w:rStyle w:val="af"/>
          <w:rFonts w:hint="eastAsia"/>
        </w:rPr>
        <w:t>數位</w:t>
      </w:r>
      <w:proofErr w:type="gramStart"/>
      <w:r w:rsidRPr="00982A24">
        <w:rPr>
          <w:rStyle w:val="af"/>
          <w:rFonts w:hint="eastAsia"/>
        </w:rPr>
        <w:t>平台－社群</w:t>
      </w:r>
      <w:proofErr w:type="gramEnd"/>
      <w:r w:rsidRPr="00982A24">
        <w:rPr>
          <w:rStyle w:val="af"/>
          <w:rFonts w:hint="eastAsia"/>
        </w:rPr>
        <w:t>化與情境化：</w:t>
      </w:r>
      <w:r w:rsidRPr="00982A24">
        <w:rPr>
          <w:rStyle w:val="af"/>
          <w:rFonts w:hint="eastAsia"/>
          <w:b w:val="0"/>
          <w:bCs w:val="0"/>
        </w:rPr>
        <w:t>平台情境式協作空間，提升情感連結與工作效率。</w:t>
      </w:r>
    </w:p>
  </w:comment>
  <w:comment w:id="51" w:author="M11209202" w:date="2025-05-15T14:05:00Z" w:initials="雅黃">
    <w:p w14:paraId="1390ECB0" w14:textId="77777777" w:rsidR="004152FF" w:rsidRDefault="004152FF" w:rsidP="004152FF">
      <w:pPr>
        <w:pStyle w:val="af7"/>
        <w:ind w:firstLineChars="0" w:firstLine="0"/>
      </w:pPr>
      <w:r>
        <w:rPr>
          <w:rStyle w:val="af6"/>
        </w:rPr>
        <w:annotationRef/>
      </w:r>
      <w:r>
        <w:rPr>
          <w:rFonts w:hint="eastAsia"/>
          <w:b/>
          <w:bCs/>
        </w:rPr>
        <w:t>以產業底蘊為基礎，精</w:t>
      </w:r>
      <w:proofErr w:type="gramStart"/>
      <w:r>
        <w:rPr>
          <w:rFonts w:hint="eastAsia"/>
          <w:b/>
          <w:bCs/>
        </w:rPr>
        <w:t>準</w:t>
      </w:r>
      <w:proofErr w:type="gramEnd"/>
      <w:r>
        <w:rPr>
          <w:rFonts w:hint="eastAsia"/>
          <w:b/>
          <w:bCs/>
        </w:rPr>
        <w:t>掌握需求脈絡</w:t>
      </w:r>
      <w:r>
        <w:rPr>
          <w:rFonts w:hint="eastAsia"/>
        </w:rPr>
        <w:t>：將過去的經驗深耕運用於平台技術開發，做為日後企業經營數位化平台的基礎</w:t>
      </w:r>
    </w:p>
    <w:p w14:paraId="39D4DFE6" w14:textId="77777777" w:rsidR="004152FF" w:rsidRDefault="004152FF" w:rsidP="004152FF">
      <w:pPr>
        <w:pStyle w:val="af7"/>
        <w:ind w:firstLineChars="0" w:firstLine="0"/>
      </w:pPr>
      <w:r>
        <w:rPr>
          <w:rFonts w:hint="eastAsia"/>
          <w:b/>
          <w:bCs/>
        </w:rPr>
        <w:t>從既有資源出發，探索掃描技術新應用</w:t>
      </w:r>
      <w:r>
        <w:rPr>
          <w:rFonts w:hint="eastAsia"/>
        </w:rPr>
        <w:t>：掃描技術起初是</w:t>
      </w:r>
      <w:r>
        <w:rPr>
          <w:rFonts w:hint="eastAsia"/>
          <w:color w:val="FF0000"/>
        </w:rPr>
        <w:t>從團隊內部開始自主研發</w:t>
      </w:r>
      <w:r>
        <w:rPr>
          <w:rFonts w:hint="eastAsia"/>
        </w:rPr>
        <w:t>的，利用手邊現有設備開始嘗試、實驗（手機、事務機），因概念與方法尚不成熟，需要反覆實驗（</w:t>
      </w:r>
      <w:r>
        <w:rPr>
          <w:rFonts w:hint="eastAsia"/>
        </w:rPr>
        <w:t xml:space="preserve">image caption </w:t>
      </w:r>
      <w:r>
        <w:rPr>
          <w:rFonts w:hint="eastAsia"/>
        </w:rPr>
        <w:t>→</w:t>
      </w:r>
      <w:r>
        <w:rPr>
          <w:rFonts w:hint="eastAsia"/>
        </w:rPr>
        <w:t xml:space="preserve"> OCR</w:t>
      </w:r>
      <w:r>
        <w:rPr>
          <w:rFonts w:hint="eastAsia"/>
        </w:rPr>
        <w:t>辨識）</w:t>
      </w:r>
    </w:p>
    <w:p w14:paraId="0D7AB0C3" w14:textId="77777777" w:rsidR="004152FF" w:rsidRDefault="004152FF" w:rsidP="004152FF">
      <w:pPr>
        <w:pStyle w:val="af7"/>
        <w:ind w:firstLineChars="0" w:firstLine="0"/>
      </w:pPr>
      <w:r>
        <w:rPr>
          <w:rFonts w:hint="eastAsia"/>
          <w:b/>
          <w:bCs/>
        </w:rPr>
        <w:t>將掃描技術應用於供應商工廠現場試煉，驗證與累積布片基礎（</w:t>
      </w:r>
      <w:r>
        <w:rPr>
          <w:rFonts w:hint="eastAsia"/>
          <w:b/>
          <w:bCs/>
        </w:rPr>
        <w:t>2018</w:t>
      </w:r>
      <w:r>
        <w:rPr>
          <w:rFonts w:hint="eastAsia"/>
          <w:b/>
          <w:bCs/>
        </w:rPr>
        <w:t>）</w:t>
      </w:r>
      <w:r>
        <w:rPr>
          <w:rFonts w:hint="eastAsia"/>
        </w:rPr>
        <w:t>：</w:t>
      </w:r>
      <w:r>
        <w:rPr>
          <w:rFonts w:hint="eastAsia"/>
        </w:rPr>
        <w:t>2018</w:t>
      </w:r>
      <w:r>
        <w:rPr>
          <w:rFonts w:hint="eastAsia"/>
        </w:rPr>
        <w:t>年底開始，</w:t>
      </w:r>
      <w:r>
        <w:rPr>
          <w:rFonts w:hint="eastAsia"/>
          <w:u w:val="single"/>
        </w:rPr>
        <w:t>藉由</w:t>
      </w:r>
      <w:r>
        <w:rPr>
          <w:rFonts w:hint="eastAsia"/>
          <w:color w:val="FF0000"/>
          <w:u w:val="single"/>
        </w:rPr>
        <w:t>紡織廠</w:t>
      </w:r>
      <w:r>
        <w:rPr>
          <w:rFonts w:hint="eastAsia"/>
          <w:u w:val="single"/>
        </w:rPr>
        <w:t>測試掃描技術、累積數位化布片檔案</w:t>
      </w:r>
      <w:r>
        <w:rPr>
          <w:rFonts w:hint="eastAsia"/>
        </w:rPr>
        <w:t>，透過實作回饋與掃描結果研發標準化</w:t>
      </w:r>
      <w:r>
        <w:rPr>
          <w:rFonts w:hint="eastAsia"/>
        </w:rPr>
        <w:t>SOP</w:t>
      </w:r>
      <w:r>
        <w:rPr>
          <w:rFonts w:hint="eastAsia"/>
        </w:rPr>
        <w:t>，同時思索多元應用可能性。</w:t>
      </w:r>
    </w:p>
  </w:comment>
  <w:comment w:id="52" w:author="M11209202" w:date="2025-05-15T14:06:00Z" w:initials="雅黃">
    <w:p w14:paraId="134EFF7C" w14:textId="77777777" w:rsidR="004152FF" w:rsidRDefault="004152FF" w:rsidP="004152FF">
      <w:pPr>
        <w:pStyle w:val="af7"/>
        <w:ind w:firstLineChars="0" w:firstLine="0"/>
      </w:pPr>
      <w:r>
        <w:rPr>
          <w:rStyle w:val="af6"/>
        </w:rPr>
        <w:annotationRef/>
      </w:r>
      <w:r>
        <w:rPr>
          <w:rFonts w:hint="eastAsia"/>
          <w:b/>
          <w:bCs/>
        </w:rPr>
        <w:t>引入</w:t>
      </w:r>
      <w:r>
        <w:rPr>
          <w:rFonts w:hint="eastAsia"/>
          <w:b/>
          <w:bCs/>
        </w:rPr>
        <w:t>MIT</w:t>
      </w:r>
      <w:r>
        <w:rPr>
          <w:rFonts w:hint="eastAsia"/>
          <w:b/>
          <w:bCs/>
        </w:rPr>
        <w:t>團隊技術強化布料掃描精度（</w:t>
      </w:r>
      <w:r>
        <w:rPr>
          <w:rFonts w:hint="eastAsia"/>
          <w:b/>
          <w:bCs/>
        </w:rPr>
        <w:t>2019</w:t>
      </w:r>
      <w:r>
        <w:rPr>
          <w:rFonts w:hint="eastAsia"/>
          <w:b/>
          <w:bCs/>
        </w:rPr>
        <w:t>）</w:t>
      </w:r>
      <w:r>
        <w:rPr>
          <w:rFonts w:hint="eastAsia"/>
        </w:rPr>
        <w:t>：為了升級掃描技術品質與精</w:t>
      </w:r>
      <w:proofErr w:type="gramStart"/>
      <w:r>
        <w:rPr>
          <w:rFonts w:hint="eastAsia"/>
        </w:rPr>
        <w:t>準</w:t>
      </w:r>
      <w:proofErr w:type="gramEnd"/>
      <w:r>
        <w:rPr>
          <w:rFonts w:hint="eastAsia"/>
        </w:rPr>
        <w:t>度，團隊引進</w:t>
      </w:r>
      <w:r>
        <w:rPr>
          <w:rFonts w:hint="eastAsia"/>
        </w:rPr>
        <w:t>MIT</w:t>
      </w:r>
      <w:r>
        <w:rPr>
          <w:rFonts w:hint="eastAsia"/>
        </w:rPr>
        <w:t>提供的</w:t>
      </w:r>
      <w:proofErr w:type="spellStart"/>
      <w:r>
        <w:rPr>
          <w:rFonts w:hint="eastAsia"/>
        </w:rPr>
        <w:t>CycleGAN</w:t>
      </w:r>
      <w:proofErr w:type="spellEnd"/>
      <w:r>
        <w:rPr>
          <w:rFonts w:hint="eastAsia"/>
        </w:rPr>
        <w:t>模型與現有掃描技術做結合，織品掃描的六種圖層辨識技術被打造出來</w:t>
      </w:r>
    </w:p>
    <w:p w14:paraId="3F034C8C" w14:textId="77777777" w:rsidR="004152FF" w:rsidRDefault="004152FF" w:rsidP="004152FF">
      <w:pPr>
        <w:pStyle w:val="af7"/>
        <w:ind w:firstLineChars="0" w:firstLine="0"/>
      </w:pPr>
      <w:r>
        <w:rPr>
          <w:rFonts w:hint="eastAsia"/>
          <w:b/>
          <w:bCs/>
        </w:rPr>
        <w:t>於</w:t>
      </w:r>
      <w:r>
        <w:rPr>
          <w:rFonts w:hint="eastAsia"/>
          <w:b/>
          <w:bCs/>
        </w:rPr>
        <w:t>PI Apparel 2019</w:t>
      </w:r>
      <w:r>
        <w:rPr>
          <w:rFonts w:hint="eastAsia"/>
          <w:b/>
          <w:bCs/>
        </w:rPr>
        <w:t>國際論壇發表技術，獲得多方關注和認可（</w:t>
      </w:r>
      <w:r>
        <w:rPr>
          <w:rFonts w:hint="eastAsia"/>
          <w:b/>
          <w:bCs/>
        </w:rPr>
        <w:t>2019</w:t>
      </w:r>
      <w:r>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comment>
  <w:comment w:id="61" w:author="M11209202" w:date="2025-05-05T20:18:00Z" w:initials="雅黃">
    <w:p w14:paraId="2A1971C3" w14:textId="57F87405"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9" w:author="190498 lily" w:date="2025-05-16T14:34:00Z" w:initials="1l">
    <w:p w14:paraId="6C92201D" w14:textId="595BE01D" w:rsidR="00FA5C62" w:rsidRDefault="00FA5C6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79" w:author="M11209202" w:date="2025-05-13T15:04:00Z" w:initials="雅黃">
    <w:p w14:paraId="42307448" w14:textId="77777777" w:rsidR="00366768" w:rsidRDefault="00366768" w:rsidP="00366768">
      <w:pPr>
        <w:pStyle w:val="af7"/>
        <w:ind w:firstLineChars="0" w:firstLine="0"/>
      </w:pPr>
      <w:r>
        <w:rPr>
          <w:rStyle w:val="af6"/>
        </w:rPr>
        <w:annotationRef/>
      </w:r>
      <w:r>
        <w:rPr>
          <w:rFonts w:hint="eastAsia"/>
        </w:rPr>
        <w:t>改成第三階段的深耕運用</w:t>
      </w:r>
    </w:p>
  </w:comment>
  <w:comment w:id="85" w:author="M11209202" w:date="2025-05-05T20:18:00Z" w:initials="雅黃">
    <w:p w14:paraId="0EC5A8F0" w14:textId="465E8C3C"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7ED119E2" w15:done="0"/>
  <w15:commentEx w15:paraId="0D7AB0C3" w15:done="0"/>
  <w15:commentEx w15:paraId="3F034C8C" w15:done="0"/>
  <w15:commentEx w15:paraId="2A1971C3" w15:done="0"/>
  <w15:commentEx w15:paraId="6C92201D" w15:done="0"/>
  <w15:commentEx w15:paraId="4230744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C93CE1" w16cex:dateUtc="2025-05-15T16:42:00Z"/>
  <w16cex:commentExtensible w16cex:durableId="610781BB" w16cex:dateUtc="2025-05-15T06:05:00Z"/>
  <w16cex:commentExtensible w16cex:durableId="148B2A03" w16cex:dateUtc="2025-05-15T06:06:00Z"/>
  <w16cex:commentExtensible w16cex:durableId="66084388" w16cex:dateUtc="2025-05-05T12:18:00Z"/>
  <w16cex:commentExtensible w16cex:durableId="55E0776C" w16cex:dateUtc="2025-05-16T06:34:00Z"/>
  <w16cex:commentExtensible w16cex:durableId="29FCE75E" w16cex:dateUtc="2025-05-13T07:04: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7ED119E2" w16cid:durableId="4DC93CE1"/>
  <w16cid:commentId w16cid:paraId="0D7AB0C3" w16cid:durableId="610781BB"/>
  <w16cid:commentId w16cid:paraId="3F034C8C" w16cid:durableId="148B2A03"/>
  <w16cid:commentId w16cid:paraId="2A1971C3" w16cid:durableId="66084388"/>
  <w16cid:commentId w16cid:paraId="6C92201D" w16cid:durableId="55E0776C"/>
  <w16cid:commentId w16cid:paraId="42307448" w16cid:durableId="29FCE75E"/>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1915D7" w14:textId="77777777" w:rsidR="00A80820" w:rsidRDefault="00A80820" w:rsidP="00FB06EE">
      <w:pPr>
        <w:spacing w:after="0" w:line="240" w:lineRule="auto"/>
        <w:ind w:firstLine="480"/>
      </w:pPr>
      <w:r>
        <w:separator/>
      </w:r>
    </w:p>
  </w:endnote>
  <w:endnote w:type="continuationSeparator" w:id="0">
    <w:p w14:paraId="651BF239" w14:textId="77777777" w:rsidR="00A80820" w:rsidRDefault="00A8082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447003" w14:textId="77777777" w:rsidR="00A80820" w:rsidRDefault="00A80820" w:rsidP="00FB06EE">
      <w:pPr>
        <w:spacing w:after="0" w:line="240" w:lineRule="auto"/>
        <w:ind w:firstLine="480"/>
      </w:pPr>
      <w:r>
        <w:separator/>
      </w:r>
    </w:p>
  </w:footnote>
  <w:footnote w:type="continuationSeparator" w:id="0">
    <w:p w14:paraId="715D0C45" w14:textId="77777777" w:rsidR="00A80820" w:rsidRDefault="00A8082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6"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2"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3"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5"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2"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3"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1"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3"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5"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7"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1"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2"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3"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5"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6"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7"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3"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96"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7"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0"/>
  </w:num>
  <w:num w:numId="2" w16cid:durableId="916670200">
    <w:abstractNumId w:val="93"/>
  </w:num>
  <w:num w:numId="3" w16cid:durableId="1106465537">
    <w:abstractNumId w:val="63"/>
  </w:num>
  <w:num w:numId="4" w16cid:durableId="1197081077">
    <w:abstractNumId w:val="7"/>
  </w:num>
  <w:num w:numId="5" w16cid:durableId="1276015212">
    <w:abstractNumId w:val="55"/>
  </w:num>
  <w:num w:numId="6" w16cid:durableId="475339386">
    <w:abstractNumId w:val="78"/>
  </w:num>
  <w:num w:numId="7" w16cid:durableId="576746019">
    <w:abstractNumId w:val="88"/>
  </w:num>
  <w:num w:numId="8" w16cid:durableId="1337221763">
    <w:abstractNumId w:val="87"/>
  </w:num>
  <w:num w:numId="9" w16cid:durableId="1067605976">
    <w:abstractNumId w:val="17"/>
  </w:num>
  <w:num w:numId="10" w16cid:durableId="702049179">
    <w:abstractNumId w:val="48"/>
  </w:num>
  <w:num w:numId="11" w16cid:durableId="473177485">
    <w:abstractNumId w:val="51"/>
  </w:num>
  <w:num w:numId="12" w16cid:durableId="2027900407">
    <w:abstractNumId w:val="25"/>
  </w:num>
  <w:num w:numId="13" w16cid:durableId="959797224">
    <w:abstractNumId w:val="81"/>
  </w:num>
  <w:num w:numId="14" w16cid:durableId="1015964957">
    <w:abstractNumId w:val="76"/>
  </w:num>
  <w:num w:numId="15" w16cid:durableId="421342606">
    <w:abstractNumId w:val="75"/>
  </w:num>
  <w:num w:numId="16" w16cid:durableId="565994716">
    <w:abstractNumId w:val="14"/>
  </w:num>
  <w:num w:numId="17" w16cid:durableId="1490705806">
    <w:abstractNumId w:val="61"/>
  </w:num>
  <w:num w:numId="18" w16cid:durableId="405303569">
    <w:abstractNumId w:val="72"/>
  </w:num>
  <w:num w:numId="19" w16cid:durableId="1662539474">
    <w:abstractNumId w:val="92"/>
  </w:num>
  <w:num w:numId="20" w16cid:durableId="2006476149">
    <w:abstractNumId w:val="5"/>
  </w:num>
  <w:num w:numId="21" w16cid:durableId="1422531152">
    <w:abstractNumId w:val="31"/>
  </w:num>
  <w:num w:numId="22" w16cid:durableId="47043770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97"/>
  </w:num>
  <w:num w:numId="24" w16cid:durableId="707607492">
    <w:abstractNumId w:val="91"/>
  </w:num>
  <w:num w:numId="25" w16cid:durableId="1015498677">
    <w:abstractNumId w:val="98"/>
  </w:num>
  <w:num w:numId="26" w16cid:durableId="1446460934">
    <w:abstractNumId w:val="47"/>
  </w:num>
  <w:num w:numId="27" w16cid:durableId="172455163">
    <w:abstractNumId w:val="44"/>
  </w:num>
  <w:num w:numId="28" w16cid:durableId="1967463607">
    <w:abstractNumId w:val="11"/>
    <w:lvlOverride w:ilvl="0">
      <w:lvl w:ilvl="0">
        <w:numFmt w:val="decimal"/>
        <w:lvlText w:val="%1."/>
        <w:lvlJc w:val="left"/>
      </w:lvl>
    </w:lvlOverride>
  </w:num>
  <w:num w:numId="29" w16cid:durableId="259145974">
    <w:abstractNumId w:val="57"/>
  </w:num>
  <w:num w:numId="30" w16cid:durableId="2125146012">
    <w:abstractNumId w:val="89"/>
  </w:num>
  <w:num w:numId="31" w16cid:durableId="1843353877">
    <w:abstractNumId w:val="49"/>
    <w:lvlOverride w:ilvl="0">
      <w:lvl w:ilvl="0">
        <w:numFmt w:val="decimal"/>
        <w:lvlText w:val="%1."/>
        <w:lvlJc w:val="left"/>
      </w:lvl>
    </w:lvlOverride>
  </w:num>
  <w:num w:numId="32" w16cid:durableId="621110766">
    <w:abstractNumId w:val="49"/>
    <w:lvlOverride w:ilvl="0">
      <w:lvl w:ilvl="0">
        <w:numFmt w:val="decimal"/>
        <w:lvlText w:val="%1."/>
        <w:lvlJc w:val="left"/>
      </w:lvl>
    </w:lvlOverride>
  </w:num>
  <w:num w:numId="33" w16cid:durableId="2092386454">
    <w:abstractNumId w:val="49"/>
    <w:lvlOverride w:ilvl="0">
      <w:lvl w:ilvl="0">
        <w:numFmt w:val="decimal"/>
        <w:lvlText w:val="%1."/>
        <w:lvlJc w:val="left"/>
      </w:lvl>
    </w:lvlOverride>
  </w:num>
  <w:num w:numId="34" w16cid:durableId="778794312">
    <w:abstractNumId w:val="69"/>
  </w:num>
  <w:num w:numId="35" w16cid:durableId="293096124">
    <w:abstractNumId w:val="34"/>
  </w:num>
  <w:num w:numId="36" w16cid:durableId="1810634897">
    <w:abstractNumId w:val="28"/>
  </w:num>
  <w:num w:numId="37" w16cid:durableId="236399058">
    <w:abstractNumId w:val="19"/>
  </w:num>
  <w:num w:numId="38" w16cid:durableId="15615767">
    <w:abstractNumId w:val="68"/>
  </w:num>
  <w:num w:numId="39" w16cid:durableId="1036272505">
    <w:abstractNumId w:val="12"/>
  </w:num>
  <w:num w:numId="40" w16cid:durableId="718013640">
    <w:abstractNumId w:val="56"/>
  </w:num>
  <w:num w:numId="41" w16cid:durableId="1696885360">
    <w:abstractNumId w:val="36"/>
  </w:num>
  <w:num w:numId="42" w16cid:durableId="450367462">
    <w:abstractNumId w:val="24"/>
  </w:num>
  <w:num w:numId="43" w16cid:durableId="1058480167">
    <w:abstractNumId w:val="20"/>
    <w:lvlOverride w:ilvl="0">
      <w:lvl w:ilvl="0">
        <w:numFmt w:val="decimal"/>
        <w:lvlText w:val="%1."/>
        <w:lvlJc w:val="left"/>
      </w:lvl>
    </w:lvlOverride>
  </w:num>
  <w:num w:numId="44" w16cid:durableId="2137793261">
    <w:abstractNumId w:val="20"/>
    <w:lvlOverride w:ilvl="0">
      <w:lvl w:ilvl="0">
        <w:numFmt w:val="decimal"/>
        <w:lvlText w:val="%1."/>
        <w:lvlJc w:val="left"/>
      </w:lvl>
    </w:lvlOverride>
  </w:num>
  <w:num w:numId="45" w16cid:durableId="2115248443">
    <w:abstractNumId w:val="20"/>
    <w:lvlOverride w:ilvl="0">
      <w:lvl w:ilvl="0">
        <w:numFmt w:val="decimal"/>
        <w:lvlText w:val="%1."/>
        <w:lvlJc w:val="left"/>
      </w:lvl>
    </w:lvlOverride>
  </w:num>
  <w:num w:numId="46" w16cid:durableId="2108967217">
    <w:abstractNumId w:val="94"/>
  </w:num>
  <w:num w:numId="47" w16cid:durableId="519469622">
    <w:abstractNumId w:val="53"/>
  </w:num>
  <w:num w:numId="48" w16cid:durableId="318922339">
    <w:abstractNumId w:val="60"/>
  </w:num>
  <w:num w:numId="49" w16cid:durableId="521169851">
    <w:abstractNumId w:val="43"/>
  </w:num>
  <w:num w:numId="50" w16cid:durableId="74859063">
    <w:abstractNumId w:val="90"/>
  </w:num>
  <w:num w:numId="51" w16cid:durableId="1948614186">
    <w:abstractNumId w:val="65"/>
  </w:num>
  <w:num w:numId="52" w16cid:durableId="710111727">
    <w:abstractNumId w:val="67"/>
  </w:num>
  <w:num w:numId="53" w16cid:durableId="1465999978">
    <w:abstractNumId w:val="71"/>
  </w:num>
  <w:num w:numId="54" w16cid:durableId="1261984047">
    <w:abstractNumId w:val="46"/>
  </w:num>
  <w:num w:numId="55" w16cid:durableId="2144497772">
    <w:abstractNumId w:val="41"/>
  </w:num>
  <w:num w:numId="56" w16cid:durableId="702368777">
    <w:abstractNumId w:val="23"/>
  </w:num>
  <w:num w:numId="57" w16cid:durableId="2028556541">
    <w:abstractNumId w:val="58"/>
  </w:num>
  <w:num w:numId="58" w16cid:durableId="1275290894">
    <w:abstractNumId w:val="29"/>
  </w:num>
  <w:num w:numId="59" w16cid:durableId="426193270">
    <w:abstractNumId w:val="21"/>
  </w:num>
  <w:num w:numId="60" w16cid:durableId="2086144539">
    <w:abstractNumId w:val="27"/>
  </w:num>
  <w:num w:numId="61" w16cid:durableId="768934814">
    <w:abstractNumId w:val="10"/>
  </w:num>
  <w:num w:numId="62" w16cid:durableId="1501003643">
    <w:abstractNumId w:val="66"/>
  </w:num>
  <w:num w:numId="63" w16cid:durableId="82000208">
    <w:abstractNumId w:val="8"/>
  </w:num>
  <w:num w:numId="64" w16cid:durableId="660425373">
    <w:abstractNumId w:val="45"/>
  </w:num>
  <w:num w:numId="65" w16cid:durableId="1674263125">
    <w:abstractNumId w:val="4"/>
  </w:num>
  <w:num w:numId="66" w16cid:durableId="1823156581">
    <w:abstractNumId w:val="40"/>
  </w:num>
  <w:num w:numId="67" w16cid:durableId="1213074229">
    <w:abstractNumId w:val="22"/>
  </w:num>
  <w:num w:numId="68" w16cid:durableId="1707215004">
    <w:abstractNumId w:val="3"/>
  </w:num>
  <w:num w:numId="69" w16cid:durableId="25454014">
    <w:abstractNumId w:val="96"/>
  </w:num>
  <w:num w:numId="70" w16cid:durableId="1951275741">
    <w:abstractNumId w:val="96"/>
    <w:lvlOverride w:ilvl="0">
      <w:startOverride w:val="1"/>
    </w:lvlOverride>
  </w:num>
  <w:num w:numId="71" w16cid:durableId="2012101718">
    <w:abstractNumId w:val="96"/>
    <w:lvlOverride w:ilvl="0">
      <w:startOverride w:val="1"/>
    </w:lvlOverride>
  </w:num>
  <w:num w:numId="72" w16cid:durableId="834763561">
    <w:abstractNumId w:val="26"/>
  </w:num>
  <w:num w:numId="73" w16cid:durableId="2102680242">
    <w:abstractNumId w:val="32"/>
  </w:num>
  <w:num w:numId="74" w16cid:durableId="803622820">
    <w:abstractNumId w:val="16"/>
  </w:num>
  <w:num w:numId="75" w16cid:durableId="1579824808">
    <w:abstractNumId w:val="0"/>
  </w:num>
  <w:num w:numId="76" w16cid:durableId="952590877">
    <w:abstractNumId w:val="37"/>
  </w:num>
  <w:num w:numId="77" w16cid:durableId="886381695">
    <w:abstractNumId w:val="79"/>
  </w:num>
  <w:num w:numId="78" w16cid:durableId="1681010933">
    <w:abstractNumId w:val="82"/>
  </w:num>
  <w:num w:numId="79" w16cid:durableId="237519002">
    <w:abstractNumId w:val="30"/>
  </w:num>
  <w:num w:numId="80" w16cid:durableId="1163934207">
    <w:abstractNumId w:val="39"/>
  </w:num>
  <w:num w:numId="81" w16cid:durableId="72505944">
    <w:abstractNumId w:val="38"/>
  </w:num>
  <w:num w:numId="82" w16cid:durableId="1933663683">
    <w:abstractNumId w:val="42"/>
  </w:num>
  <w:num w:numId="83" w16cid:durableId="1813715791">
    <w:abstractNumId w:val="74"/>
  </w:num>
  <w:num w:numId="84" w16cid:durableId="933586235">
    <w:abstractNumId w:val="62"/>
  </w:num>
  <w:num w:numId="85" w16cid:durableId="547373482">
    <w:abstractNumId w:val="54"/>
  </w:num>
  <w:num w:numId="86" w16cid:durableId="969633263">
    <w:abstractNumId w:val="52"/>
  </w:num>
  <w:num w:numId="87" w16cid:durableId="2078160118">
    <w:abstractNumId w:val="13"/>
  </w:num>
  <w:num w:numId="88" w16cid:durableId="1048332727">
    <w:abstractNumId w:val="33"/>
  </w:num>
  <w:num w:numId="89" w16cid:durableId="266086314">
    <w:abstractNumId w:val="33"/>
  </w:num>
  <w:num w:numId="90" w16cid:durableId="731806327">
    <w:abstractNumId w:val="77"/>
  </w:num>
  <w:num w:numId="91" w16cid:durableId="1667974423">
    <w:abstractNumId w:val="64"/>
  </w:num>
  <w:num w:numId="92" w16cid:durableId="2081362334">
    <w:abstractNumId w:val="15"/>
  </w:num>
  <w:num w:numId="93" w16cid:durableId="1288656227">
    <w:abstractNumId w:val="86"/>
  </w:num>
  <w:num w:numId="94" w16cid:durableId="869563996">
    <w:abstractNumId w:val="70"/>
  </w:num>
  <w:num w:numId="95" w16cid:durableId="1439057444">
    <w:abstractNumId w:val="1"/>
  </w:num>
  <w:num w:numId="96" w16cid:durableId="369690681">
    <w:abstractNumId w:val="18"/>
  </w:num>
  <w:num w:numId="97" w16cid:durableId="1384210917">
    <w:abstractNumId w:val="80"/>
  </w:num>
  <w:num w:numId="98" w16cid:durableId="1763843102">
    <w:abstractNumId w:val="73"/>
  </w:num>
  <w:num w:numId="99" w16cid:durableId="2113478077">
    <w:abstractNumId w:val="2"/>
  </w:num>
  <w:num w:numId="100" w16cid:durableId="1266576296">
    <w:abstractNumId w:val="83"/>
  </w:num>
  <w:num w:numId="101" w16cid:durableId="785075038">
    <w:abstractNumId w:val="6"/>
  </w:num>
  <w:num w:numId="102" w16cid:durableId="903222051">
    <w:abstractNumId w:val="85"/>
  </w:num>
  <w:num w:numId="103" w16cid:durableId="980039068">
    <w:abstractNumId w:val="59"/>
  </w:num>
  <w:num w:numId="104" w16cid:durableId="2035500919">
    <w:abstractNumId w:val="84"/>
  </w:num>
  <w:num w:numId="105" w16cid:durableId="2053336918">
    <w:abstractNumId w:val="95"/>
  </w:num>
  <w:num w:numId="106" w16cid:durableId="189685412">
    <w:abstractNumId w:val="35"/>
  </w:num>
  <w:num w:numId="107" w16cid:durableId="16089222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53CD"/>
    <w:rsid w:val="0000646A"/>
    <w:rsid w:val="00006509"/>
    <w:rsid w:val="000066A5"/>
    <w:rsid w:val="0001106D"/>
    <w:rsid w:val="000118E5"/>
    <w:rsid w:val="00012A8F"/>
    <w:rsid w:val="00012CD5"/>
    <w:rsid w:val="000146F5"/>
    <w:rsid w:val="00014B65"/>
    <w:rsid w:val="00014D20"/>
    <w:rsid w:val="00015F62"/>
    <w:rsid w:val="000167DE"/>
    <w:rsid w:val="00016FD3"/>
    <w:rsid w:val="00020474"/>
    <w:rsid w:val="00020E1B"/>
    <w:rsid w:val="00021BF2"/>
    <w:rsid w:val="0002246C"/>
    <w:rsid w:val="000230A7"/>
    <w:rsid w:val="000239EB"/>
    <w:rsid w:val="00024D11"/>
    <w:rsid w:val="00025B1C"/>
    <w:rsid w:val="00025BA1"/>
    <w:rsid w:val="000261C0"/>
    <w:rsid w:val="00027456"/>
    <w:rsid w:val="00030BCF"/>
    <w:rsid w:val="00032A95"/>
    <w:rsid w:val="00033462"/>
    <w:rsid w:val="00033553"/>
    <w:rsid w:val="0003506F"/>
    <w:rsid w:val="00041214"/>
    <w:rsid w:val="00042731"/>
    <w:rsid w:val="00043404"/>
    <w:rsid w:val="000442F1"/>
    <w:rsid w:val="0004450C"/>
    <w:rsid w:val="000474C5"/>
    <w:rsid w:val="00050B83"/>
    <w:rsid w:val="000510ED"/>
    <w:rsid w:val="00051C78"/>
    <w:rsid w:val="00053BD3"/>
    <w:rsid w:val="0005562B"/>
    <w:rsid w:val="0005595F"/>
    <w:rsid w:val="00055DEA"/>
    <w:rsid w:val="000564F2"/>
    <w:rsid w:val="00056955"/>
    <w:rsid w:val="00057614"/>
    <w:rsid w:val="00057731"/>
    <w:rsid w:val="00057788"/>
    <w:rsid w:val="000577F3"/>
    <w:rsid w:val="0006065E"/>
    <w:rsid w:val="00061CB0"/>
    <w:rsid w:val="000625BA"/>
    <w:rsid w:val="00062A49"/>
    <w:rsid w:val="00065518"/>
    <w:rsid w:val="000657A7"/>
    <w:rsid w:val="00065ED8"/>
    <w:rsid w:val="0006680C"/>
    <w:rsid w:val="0006690E"/>
    <w:rsid w:val="00066F97"/>
    <w:rsid w:val="00067D2A"/>
    <w:rsid w:val="000706CB"/>
    <w:rsid w:val="00070A9E"/>
    <w:rsid w:val="000714D0"/>
    <w:rsid w:val="000725CE"/>
    <w:rsid w:val="00072755"/>
    <w:rsid w:val="000728E4"/>
    <w:rsid w:val="000742AA"/>
    <w:rsid w:val="000748A1"/>
    <w:rsid w:val="00074EB5"/>
    <w:rsid w:val="00075FC0"/>
    <w:rsid w:val="00076CEF"/>
    <w:rsid w:val="00077262"/>
    <w:rsid w:val="00077881"/>
    <w:rsid w:val="000808E1"/>
    <w:rsid w:val="000814D3"/>
    <w:rsid w:val="000815B5"/>
    <w:rsid w:val="0008175C"/>
    <w:rsid w:val="00081972"/>
    <w:rsid w:val="000826B0"/>
    <w:rsid w:val="00082D91"/>
    <w:rsid w:val="00084E44"/>
    <w:rsid w:val="00085665"/>
    <w:rsid w:val="000858F2"/>
    <w:rsid w:val="00085AA3"/>
    <w:rsid w:val="00085CF1"/>
    <w:rsid w:val="00085F37"/>
    <w:rsid w:val="00087102"/>
    <w:rsid w:val="0008789C"/>
    <w:rsid w:val="00087EC5"/>
    <w:rsid w:val="000906C7"/>
    <w:rsid w:val="00090907"/>
    <w:rsid w:val="00091031"/>
    <w:rsid w:val="00091EF9"/>
    <w:rsid w:val="000946CB"/>
    <w:rsid w:val="00094715"/>
    <w:rsid w:val="000953CB"/>
    <w:rsid w:val="00095704"/>
    <w:rsid w:val="0009664D"/>
    <w:rsid w:val="00096B17"/>
    <w:rsid w:val="000976E4"/>
    <w:rsid w:val="000A0AC7"/>
    <w:rsid w:val="000A0F19"/>
    <w:rsid w:val="000A0F99"/>
    <w:rsid w:val="000A11B8"/>
    <w:rsid w:val="000A1CF3"/>
    <w:rsid w:val="000A2AB4"/>
    <w:rsid w:val="000A2C2C"/>
    <w:rsid w:val="000A3E30"/>
    <w:rsid w:val="000A6AE2"/>
    <w:rsid w:val="000A6C9E"/>
    <w:rsid w:val="000A7B43"/>
    <w:rsid w:val="000B0347"/>
    <w:rsid w:val="000B138E"/>
    <w:rsid w:val="000B1D71"/>
    <w:rsid w:val="000B1DE7"/>
    <w:rsid w:val="000B2517"/>
    <w:rsid w:val="000B471E"/>
    <w:rsid w:val="000B49BC"/>
    <w:rsid w:val="000B4B94"/>
    <w:rsid w:val="000B4D7D"/>
    <w:rsid w:val="000B65EC"/>
    <w:rsid w:val="000B7579"/>
    <w:rsid w:val="000B773B"/>
    <w:rsid w:val="000C1015"/>
    <w:rsid w:val="000C226B"/>
    <w:rsid w:val="000C32EC"/>
    <w:rsid w:val="000C3680"/>
    <w:rsid w:val="000C3E26"/>
    <w:rsid w:val="000C4967"/>
    <w:rsid w:val="000C4E7B"/>
    <w:rsid w:val="000C501A"/>
    <w:rsid w:val="000C57CF"/>
    <w:rsid w:val="000C5853"/>
    <w:rsid w:val="000C6BF7"/>
    <w:rsid w:val="000C6EA7"/>
    <w:rsid w:val="000C7850"/>
    <w:rsid w:val="000C7B34"/>
    <w:rsid w:val="000D2362"/>
    <w:rsid w:val="000D24F4"/>
    <w:rsid w:val="000D3B03"/>
    <w:rsid w:val="000D3FC5"/>
    <w:rsid w:val="000D48E9"/>
    <w:rsid w:val="000D5B97"/>
    <w:rsid w:val="000D622A"/>
    <w:rsid w:val="000D7975"/>
    <w:rsid w:val="000E050C"/>
    <w:rsid w:val="000E098F"/>
    <w:rsid w:val="000E1228"/>
    <w:rsid w:val="000E160F"/>
    <w:rsid w:val="000E1D6C"/>
    <w:rsid w:val="000E20C1"/>
    <w:rsid w:val="000E27F8"/>
    <w:rsid w:val="000E2F66"/>
    <w:rsid w:val="000E3355"/>
    <w:rsid w:val="000E4D29"/>
    <w:rsid w:val="000E6C52"/>
    <w:rsid w:val="000F0A16"/>
    <w:rsid w:val="000F2E98"/>
    <w:rsid w:val="000F2EFE"/>
    <w:rsid w:val="000F3863"/>
    <w:rsid w:val="000F39FF"/>
    <w:rsid w:val="000F5741"/>
    <w:rsid w:val="000F5ACE"/>
    <w:rsid w:val="000F6930"/>
    <w:rsid w:val="000F6DA5"/>
    <w:rsid w:val="000F77E3"/>
    <w:rsid w:val="000F7EA2"/>
    <w:rsid w:val="0010043C"/>
    <w:rsid w:val="00100AC9"/>
    <w:rsid w:val="00101C52"/>
    <w:rsid w:val="00102817"/>
    <w:rsid w:val="00103F3B"/>
    <w:rsid w:val="001049BD"/>
    <w:rsid w:val="00104F8F"/>
    <w:rsid w:val="00105966"/>
    <w:rsid w:val="00105A6F"/>
    <w:rsid w:val="00105F82"/>
    <w:rsid w:val="00112BF5"/>
    <w:rsid w:val="00114F69"/>
    <w:rsid w:val="00115B25"/>
    <w:rsid w:val="00120816"/>
    <w:rsid w:val="00120947"/>
    <w:rsid w:val="00120A05"/>
    <w:rsid w:val="00121553"/>
    <w:rsid w:val="00123042"/>
    <w:rsid w:val="00123D5F"/>
    <w:rsid w:val="00124312"/>
    <w:rsid w:val="0012433F"/>
    <w:rsid w:val="00124F13"/>
    <w:rsid w:val="001251C6"/>
    <w:rsid w:val="0012647B"/>
    <w:rsid w:val="00126691"/>
    <w:rsid w:val="00126CE6"/>
    <w:rsid w:val="0013026B"/>
    <w:rsid w:val="001303C3"/>
    <w:rsid w:val="0013052F"/>
    <w:rsid w:val="001306CD"/>
    <w:rsid w:val="00130E18"/>
    <w:rsid w:val="001319FF"/>
    <w:rsid w:val="00131E13"/>
    <w:rsid w:val="0013242C"/>
    <w:rsid w:val="00132AA3"/>
    <w:rsid w:val="00132E9D"/>
    <w:rsid w:val="00133083"/>
    <w:rsid w:val="00134544"/>
    <w:rsid w:val="00135B9A"/>
    <w:rsid w:val="001376E9"/>
    <w:rsid w:val="00141842"/>
    <w:rsid w:val="00141E85"/>
    <w:rsid w:val="00141E87"/>
    <w:rsid w:val="001428A4"/>
    <w:rsid w:val="00142BD0"/>
    <w:rsid w:val="00142D31"/>
    <w:rsid w:val="00143037"/>
    <w:rsid w:val="00143FB1"/>
    <w:rsid w:val="00144332"/>
    <w:rsid w:val="00144840"/>
    <w:rsid w:val="00144A7F"/>
    <w:rsid w:val="00146D0B"/>
    <w:rsid w:val="0014783A"/>
    <w:rsid w:val="00150275"/>
    <w:rsid w:val="00150C8A"/>
    <w:rsid w:val="00150DBA"/>
    <w:rsid w:val="00150F96"/>
    <w:rsid w:val="00152C2B"/>
    <w:rsid w:val="00153071"/>
    <w:rsid w:val="001555E4"/>
    <w:rsid w:val="001557AA"/>
    <w:rsid w:val="0015787C"/>
    <w:rsid w:val="0016233C"/>
    <w:rsid w:val="001623AC"/>
    <w:rsid w:val="00162B0D"/>
    <w:rsid w:val="001639F9"/>
    <w:rsid w:val="00165A93"/>
    <w:rsid w:val="00165D10"/>
    <w:rsid w:val="00166DCA"/>
    <w:rsid w:val="00167016"/>
    <w:rsid w:val="00167847"/>
    <w:rsid w:val="001738D0"/>
    <w:rsid w:val="00174D26"/>
    <w:rsid w:val="00175764"/>
    <w:rsid w:val="00175B5B"/>
    <w:rsid w:val="00177291"/>
    <w:rsid w:val="00180AF2"/>
    <w:rsid w:val="00181720"/>
    <w:rsid w:val="001819BB"/>
    <w:rsid w:val="00182F58"/>
    <w:rsid w:val="00184EA0"/>
    <w:rsid w:val="001863D3"/>
    <w:rsid w:val="00186CB3"/>
    <w:rsid w:val="001874B7"/>
    <w:rsid w:val="00190161"/>
    <w:rsid w:val="00190C51"/>
    <w:rsid w:val="00190D15"/>
    <w:rsid w:val="00191814"/>
    <w:rsid w:val="00192FCB"/>
    <w:rsid w:val="00194C4C"/>
    <w:rsid w:val="001950C9"/>
    <w:rsid w:val="0019515C"/>
    <w:rsid w:val="001951EC"/>
    <w:rsid w:val="0019645A"/>
    <w:rsid w:val="00196E48"/>
    <w:rsid w:val="001A02AD"/>
    <w:rsid w:val="001A055E"/>
    <w:rsid w:val="001A0787"/>
    <w:rsid w:val="001A1179"/>
    <w:rsid w:val="001A1E84"/>
    <w:rsid w:val="001A28E3"/>
    <w:rsid w:val="001A2A91"/>
    <w:rsid w:val="001A2FA5"/>
    <w:rsid w:val="001A3267"/>
    <w:rsid w:val="001A345A"/>
    <w:rsid w:val="001A4581"/>
    <w:rsid w:val="001A5C57"/>
    <w:rsid w:val="001A6508"/>
    <w:rsid w:val="001A7C22"/>
    <w:rsid w:val="001B05EF"/>
    <w:rsid w:val="001B0A7D"/>
    <w:rsid w:val="001B1E1D"/>
    <w:rsid w:val="001B21E9"/>
    <w:rsid w:val="001B27A8"/>
    <w:rsid w:val="001B2E38"/>
    <w:rsid w:val="001B2F8D"/>
    <w:rsid w:val="001B3384"/>
    <w:rsid w:val="001B4229"/>
    <w:rsid w:val="001B56FE"/>
    <w:rsid w:val="001B73D0"/>
    <w:rsid w:val="001B7930"/>
    <w:rsid w:val="001B7DDE"/>
    <w:rsid w:val="001C0F23"/>
    <w:rsid w:val="001C31AD"/>
    <w:rsid w:val="001C43B7"/>
    <w:rsid w:val="001C484A"/>
    <w:rsid w:val="001C5FC6"/>
    <w:rsid w:val="001C67F0"/>
    <w:rsid w:val="001C6911"/>
    <w:rsid w:val="001C78A6"/>
    <w:rsid w:val="001D0940"/>
    <w:rsid w:val="001D09EF"/>
    <w:rsid w:val="001D0DDE"/>
    <w:rsid w:val="001D33DB"/>
    <w:rsid w:val="001D358E"/>
    <w:rsid w:val="001D40F7"/>
    <w:rsid w:val="001D4619"/>
    <w:rsid w:val="001D4AA1"/>
    <w:rsid w:val="001D5356"/>
    <w:rsid w:val="001D5F34"/>
    <w:rsid w:val="001D6227"/>
    <w:rsid w:val="001D7A89"/>
    <w:rsid w:val="001E0CE0"/>
    <w:rsid w:val="001E1033"/>
    <w:rsid w:val="001E14C8"/>
    <w:rsid w:val="001E1915"/>
    <w:rsid w:val="001E2329"/>
    <w:rsid w:val="001E27A8"/>
    <w:rsid w:val="001E312D"/>
    <w:rsid w:val="001E3853"/>
    <w:rsid w:val="001E3CE3"/>
    <w:rsid w:val="001E45E3"/>
    <w:rsid w:val="001E4D96"/>
    <w:rsid w:val="001E5467"/>
    <w:rsid w:val="001E67B3"/>
    <w:rsid w:val="001E68CE"/>
    <w:rsid w:val="001E7274"/>
    <w:rsid w:val="001F0074"/>
    <w:rsid w:val="001F154C"/>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553"/>
    <w:rsid w:val="00202081"/>
    <w:rsid w:val="00202A39"/>
    <w:rsid w:val="00203A02"/>
    <w:rsid w:val="0020448C"/>
    <w:rsid w:val="00205F11"/>
    <w:rsid w:val="00206DEC"/>
    <w:rsid w:val="00207A13"/>
    <w:rsid w:val="00207D69"/>
    <w:rsid w:val="00207F82"/>
    <w:rsid w:val="002101AE"/>
    <w:rsid w:val="00210511"/>
    <w:rsid w:val="002108AF"/>
    <w:rsid w:val="0021095F"/>
    <w:rsid w:val="00211DE7"/>
    <w:rsid w:val="00212568"/>
    <w:rsid w:val="00213826"/>
    <w:rsid w:val="00213A96"/>
    <w:rsid w:val="00213DC9"/>
    <w:rsid w:val="00215390"/>
    <w:rsid w:val="00215836"/>
    <w:rsid w:val="00215CF5"/>
    <w:rsid w:val="00216279"/>
    <w:rsid w:val="00216282"/>
    <w:rsid w:val="00216454"/>
    <w:rsid w:val="00217575"/>
    <w:rsid w:val="00217A22"/>
    <w:rsid w:val="00217C1E"/>
    <w:rsid w:val="00221499"/>
    <w:rsid w:val="00221F63"/>
    <w:rsid w:val="002221E5"/>
    <w:rsid w:val="00223452"/>
    <w:rsid w:val="00223D93"/>
    <w:rsid w:val="00223E19"/>
    <w:rsid w:val="002244CC"/>
    <w:rsid w:val="00224CB3"/>
    <w:rsid w:val="002250DC"/>
    <w:rsid w:val="00225812"/>
    <w:rsid w:val="00225BFC"/>
    <w:rsid w:val="002271EF"/>
    <w:rsid w:val="00227D30"/>
    <w:rsid w:val="00227FEC"/>
    <w:rsid w:val="002311F0"/>
    <w:rsid w:val="00232134"/>
    <w:rsid w:val="002332C6"/>
    <w:rsid w:val="002332F0"/>
    <w:rsid w:val="00234127"/>
    <w:rsid w:val="002343EA"/>
    <w:rsid w:val="00234A05"/>
    <w:rsid w:val="00236436"/>
    <w:rsid w:val="00236815"/>
    <w:rsid w:val="00236BD5"/>
    <w:rsid w:val="00236F84"/>
    <w:rsid w:val="0024053F"/>
    <w:rsid w:val="00240B9E"/>
    <w:rsid w:val="00240DF2"/>
    <w:rsid w:val="00241B9D"/>
    <w:rsid w:val="00243EDE"/>
    <w:rsid w:val="00244563"/>
    <w:rsid w:val="00244D92"/>
    <w:rsid w:val="00245948"/>
    <w:rsid w:val="00246D48"/>
    <w:rsid w:val="00247C34"/>
    <w:rsid w:val="0025032D"/>
    <w:rsid w:val="00250C53"/>
    <w:rsid w:val="00250DAC"/>
    <w:rsid w:val="00251181"/>
    <w:rsid w:val="002512AB"/>
    <w:rsid w:val="00251A0C"/>
    <w:rsid w:val="00251D20"/>
    <w:rsid w:val="00252B34"/>
    <w:rsid w:val="00252D59"/>
    <w:rsid w:val="00252D67"/>
    <w:rsid w:val="00254944"/>
    <w:rsid w:val="00255342"/>
    <w:rsid w:val="00256890"/>
    <w:rsid w:val="0025710D"/>
    <w:rsid w:val="002605D8"/>
    <w:rsid w:val="00260613"/>
    <w:rsid w:val="0026081C"/>
    <w:rsid w:val="00260B4E"/>
    <w:rsid w:val="00260DD3"/>
    <w:rsid w:val="002612F2"/>
    <w:rsid w:val="00262931"/>
    <w:rsid w:val="002634D2"/>
    <w:rsid w:val="00264E14"/>
    <w:rsid w:val="00265335"/>
    <w:rsid w:val="00265C08"/>
    <w:rsid w:val="002660A3"/>
    <w:rsid w:val="00266668"/>
    <w:rsid w:val="00266E19"/>
    <w:rsid w:val="002677BA"/>
    <w:rsid w:val="002725C8"/>
    <w:rsid w:val="002738A0"/>
    <w:rsid w:val="002742A3"/>
    <w:rsid w:val="002766EC"/>
    <w:rsid w:val="00276B1E"/>
    <w:rsid w:val="0027739C"/>
    <w:rsid w:val="002776DF"/>
    <w:rsid w:val="00277C5B"/>
    <w:rsid w:val="0028037A"/>
    <w:rsid w:val="0028056B"/>
    <w:rsid w:val="00280908"/>
    <w:rsid w:val="002811ED"/>
    <w:rsid w:val="00281508"/>
    <w:rsid w:val="00281850"/>
    <w:rsid w:val="0028229F"/>
    <w:rsid w:val="002825E3"/>
    <w:rsid w:val="0028431D"/>
    <w:rsid w:val="002849FA"/>
    <w:rsid w:val="002860CF"/>
    <w:rsid w:val="00287114"/>
    <w:rsid w:val="00290168"/>
    <w:rsid w:val="0029049A"/>
    <w:rsid w:val="0029090E"/>
    <w:rsid w:val="00290B74"/>
    <w:rsid w:val="00290E8A"/>
    <w:rsid w:val="00291BCD"/>
    <w:rsid w:val="002923FC"/>
    <w:rsid w:val="00295FE2"/>
    <w:rsid w:val="002A0F52"/>
    <w:rsid w:val="002A36C3"/>
    <w:rsid w:val="002A3D88"/>
    <w:rsid w:val="002A3EDA"/>
    <w:rsid w:val="002A521C"/>
    <w:rsid w:val="002A6E33"/>
    <w:rsid w:val="002A735B"/>
    <w:rsid w:val="002A7916"/>
    <w:rsid w:val="002B1226"/>
    <w:rsid w:val="002B1A45"/>
    <w:rsid w:val="002B2708"/>
    <w:rsid w:val="002B27A4"/>
    <w:rsid w:val="002B3442"/>
    <w:rsid w:val="002B3718"/>
    <w:rsid w:val="002B471A"/>
    <w:rsid w:val="002B5A40"/>
    <w:rsid w:val="002B7109"/>
    <w:rsid w:val="002B7143"/>
    <w:rsid w:val="002B7AAB"/>
    <w:rsid w:val="002C076C"/>
    <w:rsid w:val="002C0A28"/>
    <w:rsid w:val="002C1001"/>
    <w:rsid w:val="002C1275"/>
    <w:rsid w:val="002C2291"/>
    <w:rsid w:val="002C2945"/>
    <w:rsid w:val="002C2D63"/>
    <w:rsid w:val="002C3C10"/>
    <w:rsid w:val="002C4962"/>
    <w:rsid w:val="002C4B55"/>
    <w:rsid w:val="002C4C91"/>
    <w:rsid w:val="002C60D0"/>
    <w:rsid w:val="002C6130"/>
    <w:rsid w:val="002C6630"/>
    <w:rsid w:val="002C6BD5"/>
    <w:rsid w:val="002C7C3A"/>
    <w:rsid w:val="002C7C9B"/>
    <w:rsid w:val="002D0218"/>
    <w:rsid w:val="002D16BD"/>
    <w:rsid w:val="002D317C"/>
    <w:rsid w:val="002D31AF"/>
    <w:rsid w:val="002D326B"/>
    <w:rsid w:val="002D37E5"/>
    <w:rsid w:val="002D3EBE"/>
    <w:rsid w:val="002D43C2"/>
    <w:rsid w:val="002D4A19"/>
    <w:rsid w:val="002D6F80"/>
    <w:rsid w:val="002D6F9C"/>
    <w:rsid w:val="002D7A4F"/>
    <w:rsid w:val="002D7EA7"/>
    <w:rsid w:val="002E0206"/>
    <w:rsid w:val="002E020D"/>
    <w:rsid w:val="002E0F0F"/>
    <w:rsid w:val="002E14CD"/>
    <w:rsid w:val="002E1580"/>
    <w:rsid w:val="002E199F"/>
    <w:rsid w:val="002E1B36"/>
    <w:rsid w:val="002E23AD"/>
    <w:rsid w:val="002E30E4"/>
    <w:rsid w:val="002E366E"/>
    <w:rsid w:val="002E3A0A"/>
    <w:rsid w:val="002E46DD"/>
    <w:rsid w:val="002E6F48"/>
    <w:rsid w:val="002F10D7"/>
    <w:rsid w:val="002F1116"/>
    <w:rsid w:val="002F25D0"/>
    <w:rsid w:val="002F26A5"/>
    <w:rsid w:val="002F4C7A"/>
    <w:rsid w:val="002F4D62"/>
    <w:rsid w:val="003016F8"/>
    <w:rsid w:val="00302FC3"/>
    <w:rsid w:val="00303E93"/>
    <w:rsid w:val="00305113"/>
    <w:rsid w:val="00305996"/>
    <w:rsid w:val="00306D08"/>
    <w:rsid w:val="00306FA7"/>
    <w:rsid w:val="00307DAA"/>
    <w:rsid w:val="00310999"/>
    <w:rsid w:val="00311231"/>
    <w:rsid w:val="003122EE"/>
    <w:rsid w:val="00313BFC"/>
    <w:rsid w:val="00313D06"/>
    <w:rsid w:val="003154B4"/>
    <w:rsid w:val="003158C6"/>
    <w:rsid w:val="00316F7D"/>
    <w:rsid w:val="00316FB6"/>
    <w:rsid w:val="003215A8"/>
    <w:rsid w:val="0032206D"/>
    <w:rsid w:val="00323569"/>
    <w:rsid w:val="003238AA"/>
    <w:rsid w:val="0032487D"/>
    <w:rsid w:val="00324BF3"/>
    <w:rsid w:val="003252AF"/>
    <w:rsid w:val="00325549"/>
    <w:rsid w:val="003265D6"/>
    <w:rsid w:val="00327945"/>
    <w:rsid w:val="00327A41"/>
    <w:rsid w:val="00327D1E"/>
    <w:rsid w:val="00330F46"/>
    <w:rsid w:val="00331060"/>
    <w:rsid w:val="003316F0"/>
    <w:rsid w:val="003323B4"/>
    <w:rsid w:val="003331C0"/>
    <w:rsid w:val="00333B6F"/>
    <w:rsid w:val="00333FD7"/>
    <w:rsid w:val="00334AB5"/>
    <w:rsid w:val="00335882"/>
    <w:rsid w:val="00335EA2"/>
    <w:rsid w:val="00337FA4"/>
    <w:rsid w:val="0034141E"/>
    <w:rsid w:val="003416E5"/>
    <w:rsid w:val="00342914"/>
    <w:rsid w:val="003447C4"/>
    <w:rsid w:val="00346C87"/>
    <w:rsid w:val="003474D0"/>
    <w:rsid w:val="00347E1C"/>
    <w:rsid w:val="00351CFF"/>
    <w:rsid w:val="0035237D"/>
    <w:rsid w:val="00352D09"/>
    <w:rsid w:val="00353807"/>
    <w:rsid w:val="003539D8"/>
    <w:rsid w:val="00353F2F"/>
    <w:rsid w:val="0035567A"/>
    <w:rsid w:val="00355E77"/>
    <w:rsid w:val="00357F6D"/>
    <w:rsid w:val="00357FF2"/>
    <w:rsid w:val="00361838"/>
    <w:rsid w:val="00361B2F"/>
    <w:rsid w:val="0036202F"/>
    <w:rsid w:val="003633EB"/>
    <w:rsid w:val="00363723"/>
    <w:rsid w:val="00363D7C"/>
    <w:rsid w:val="00365F66"/>
    <w:rsid w:val="00366410"/>
    <w:rsid w:val="00366768"/>
    <w:rsid w:val="00366B1D"/>
    <w:rsid w:val="0037006C"/>
    <w:rsid w:val="00370267"/>
    <w:rsid w:val="00370CA1"/>
    <w:rsid w:val="00371055"/>
    <w:rsid w:val="0037148D"/>
    <w:rsid w:val="00371E48"/>
    <w:rsid w:val="003729B0"/>
    <w:rsid w:val="00372D59"/>
    <w:rsid w:val="0037353C"/>
    <w:rsid w:val="00374DFA"/>
    <w:rsid w:val="0037570E"/>
    <w:rsid w:val="0037623C"/>
    <w:rsid w:val="003765E0"/>
    <w:rsid w:val="00377E82"/>
    <w:rsid w:val="0038032B"/>
    <w:rsid w:val="003816D2"/>
    <w:rsid w:val="003832DF"/>
    <w:rsid w:val="00383CB7"/>
    <w:rsid w:val="00383F0D"/>
    <w:rsid w:val="00386C5C"/>
    <w:rsid w:val="00387694"/>
    <w:rsid w:val="003877FD"/>
    <w:rsid w:val="003900AD"/>
    <w:rsid w:val="0039044C"/>
    <w:rsid w:val="00390543"/>
    <w:rsid w:val="00390896"/>
    <w:rsid w:val="00390925"/>
    <w:rsid w:val="003927A4"/>
    <w:rsid w:val="00393ABB"/>
    <w:rsid w:val="003955D3"/>
    <w:rsid w:val="00395866"/>
    <w:rsid w:val="00396606"/>
    <w:rsid w:val="00396706"/>
    <w:rsid w:val="00396DD5"/>
    <w:rsid w:val="0039704D"/>
    <w:rsid w:val="003971DF"/>
    <w:rsid w:val="00397338"/>
    <w:rsid w:val="003A1D02"/>
    <w:rsid w:val="003A23D5"/>
    <w:rsid w:val="003A2A58"/>
    <w:rsid w:val="003A3B45"/>
    <w:rsid w:val="003A3DB4"/>
    <w:rsid w:val="003A41DC"/>
    <w:rsid w:val="003A4CD4"/>
    <w:rsid w:val="003A75DE"/>
    <w:rsid w:val="003A7895"/>
    <w:rsid w:val="003B0617"/>
    <w:rsid w:val="003B12F5"/>
    <w:rsid w:val="003B15D1"/>
    <w:rsid w:val="003B165E"/>
    <w:rsid w:val="003B1BD0"/>
    <w:rsid w:val="003B3643"/>
    <w:rsid w:val="003B3A05"/>
    <w:rsid w:val="003B6131"/>
    <w:rsid w:val="003C003E"/>
    <w:rsid w:val="003C18F5"/>
    <w:rsid w:val="003C27C3"/>
    <w:rsid w:val="003C3ACB"/>
    <w:rsid w:val="003C3D11"/>
    <w:rsid w:val="003C4688"/>
    <w:rsid w:val="003C4BD8"/>
    <w:rsid w:val="003C4EFC"/>
    <w:rsid w:val="003C5520"/>
    <w:rsid w:val="003C57BF"/>
    <w:rsid w:val="003C7954"/>
    <w:rsid w:val="003D0582"/>
    <w:rsid w:val="003D0B11"/>
    <w:rsid w:val="003D210F"/>
    <w:rsid w:val="003D2A9D"/>
    <w:rsid w:val="003D2BCF"/>
    <w:rsid w:val="003D3BFD"/>
    <w:rsid w:val="003D5179"/>
    <w:rsid w:val="003D62D5"/>
    <w:rsid w:val="003D633E"/>
    <w:rsid w:val="003D692D"/>
    <w:rsid w:val="003D6A68"/>
    <w:rsid w:val="003D6FA1"/>
    <w:rsid w:val="003E0476"/>
    <w:rsid w:val="003E0DD7"/>
    <w:rsid w:val="003E2768"/>
    <w:rsid w:val="003E336C"/>
    <w:rsid w:val="003E3F85"/>
    <w:rsid w:val="003E54E9"/>
    <w:rsid w:val="003E577B"/>
    <w:rsid w:val="003E57BC"/>
    <w:rsid w:val="003E64B1"/>
    <w:rsid w:val="003E6F8F"/>
    <w:rsid w:val="003E7031"/>
    <w:rsid w:val="003E7108"/>
    <w:rsid w:val="003F0392"/>
    <w:rsid w:val="003F1286"/>
    <w:rsid w:val="003F20E9"/>
    <w:rsid w:val="003F223F"/>
    <w:rsid w:val="003F428A"/>
    <w:rsid w:val="003F5349"/>
    <w:rsid w:val="003F67AE"/>
    <w:rsid w:val="003F68C5"/>
    <w:rsid w:val="003F70DF"/>
    <w:rsid w:val="003F71BE"/>
    <w:rsid w:val="003F7704"/>
    <w:rsid w:val="0040021D"/>
    <w:rsid w:val="004023E0"/>
    <w:rsid w:val="00402848"/>
    <w:rsid w:val="004038A8"/>
    <w:rsid w:val="00404192"/>
    <w:rsid w:val="00404665"/>
    <w:rsid w:val="00404CD8"/>
    <w:rsid w:val="004051C5"/>
    <w:rsid w:val="0040534A"/>
    <w:rsid w:val="00406A19"/>
    <w:rsid w:val="00406F8D"/>
    <w:rsid w:val="0040772B"/>
    <w:rsid w:val="0041184E"/>
    <w:rsid w:val="004124ED"/>
    <w:rsid w:val="00413CB6"/>
    <w:rsid w:val="00414723"/>
    <w:rsid w:val="00414C63"/>
    <w:rsid w:val="004152FF"/>
    <w:rsid w:val="0041591D"/>
    <w:rsid w:val="00415A2D"/>
    <w:rsid w:val="00416137"/>
    <w:rsid w:val="004164D9"/>
    <w:rsid w:val="0042128F"/>
    <w:rsid w:val="00421C9B"/>
    <w:rsid w:val="00421DAC"/>
    <w:rsid w:val="00422C2D"/>
    <w:rsid w:val="00422EE7"/>
    <w:rsid w:val="004257EB"/>
    <w:rsid w:val="00426084"/>
    <w:rsid w:val="00426169"/>
    <w:rsid w:val="00426E1E"/>
    <w:rsid w:val="004276F9"/>
    <w:rsid w:val="00430B97"/>
    <w:rsid w:val="00430E39"/>
    <w:rsid w:val="00431E71"/>
    <w:rsid w:val="004337F7"/>
    <w:rsid w:val="00433D23"/>
    <w:rsid w:val="00433DC5"/>
    <w:rsid w:val="00433FE1"/>
    <w:rsid w:val="00434ECE"/>
    <w:rsid w:val="00436655"/>
    <w:rsid w:val="0043702D"/>
    <w:rsid w:val="00437AAB"/>
    <w:rsid w:val="004405A2"/>
    <w:rsid w:val="00443A1D"/>
    <w:rsid w:val="0044579B"/>
    <w:rsid w:val="00445DBC"/>
    <w:rsid w:val="00446757"/>
    <w:rsid w:val="00447A6D"/>
    <w:rsid w:val="004502E3"/>
    <w:rsid w:val="0045116E"/>
    <w:rsid w:val="004516D1"/>
    <w:rsid w:val="00452070"/>
    <w:rsid w:val="00452CF8"/>
    <w:rsid w:val="00454574"/>
    <w:rsid w:val="00454AA7"/>
    <w:rsid w:val="00454CAD"/>
    <w:rsid w:val="00455634"/>
    <w:rsid w:val="0045568D"/>
    <w:rsid w:val="0045616A"/>
    <w:rsid w:val="0045622B"/>
    <w:rsid w:val="00456D1E"/>
    <w:rsid w:val="0045706A"/>
    <w:rsid w:val="0046064D"/>
    <w:rsid w:val="00460D95"/>
    <w:rsid w:val="004611AA"/>
    <w:rsid w:val="00465648"/>
    <w:rsid w:val="0046593C"/>
    <w:rsid w:val="00465A33"/>
    <w:rsid w:val="00465BF7"/>
    <w:rsid w:val="00465F3F"/>
    <w:rsid w:val="0046651E"/>
    <w:rsid w:val="004717E4"/>
    <w:rsid w:val="00471AA0"/>
    <w:rsid w:val="00473179"/>
    <w:rsid w:val="004735B6"/>
    <w:rsid w:val="004736EB"/>
    <w:rsid w:val="00475031"/>
    <w:rsid w:val="004753E0"/>
    <w:rsid w:val="00475978"/>
    <w:rsid w:val="00475EB8"/>
    <w:rsid w:val="004807EE"/>
    <w:rsid w:val="004826AD"/>
    <w:rsid w:val="00482995"/>
    <w:rsid w:val="00482A63"/>
    <w:rsid w:val="004834DC"/>
    <w:rsid w:val="00483CB4"/>
    <w:rsid w:val="00484290"/>
    <w:rsid w:val="00484D4D"/>
    <w:rsid w:val="00485C6C"/>
    <w:rsid w:val="004864CC"/>
    <w:rsid w:val="00490253"/>
    <w:rsid w:val="00490827"/>
    <w:rsid w:val="00490D64"/>
    <w:rsid w:val="00492167"/>
    <w:rsid w:val="0049274B"/>
    <w:rsid w:val="00493057"/>
    <w:rsid w:val="004946B0"/>
    <w:rsid w:val="0049587A"/>
    <w:rsid w:val="00495DAE"/>
    <w:rsid w:val="00496226"/>
    <w:rsid w:val="004969D1"/>
    <w:rsid w:val="00497975"/>
    <w:rsid w:val="004A10CA"/>
    <w:rsid w:val="004A244F"/>
    <w:rsid w:val="004A35B3"/>
    <w:rsid w:val="004A3F69"/>
    <w:rsid w:val="004A44D8"/>
    <w:rsid w:val="004A45CD"/>
    <w:rsid w:val="004A5E3E"/>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1116"/>
    <w:rsid w:val="004B14BB"/>
    <w:rsid w:val="004B1895"/>
    <w:rsid w:val="004B28CD"/>
    <w:rsid w:val="004B3089"/>
    <w:rsid w:val="004B3195"/>
    <w:rsid w:val="004B3A9D"/>
    <w:rsid w:val="004B5847"/>
    <w:rsid w:val="004B5A3B"/>
    <w:rsid w:val="004B5D1A"/>
    <w:rsid w:val="004B5ED2"/>
    <w:rsid w:val="004B65F9"/>
    <w:rsid w:val="004B67DE"/>
    <w:rsid w:val="004B79E3"/>
    <w:rsid w:val="004C0552"/>
    <w:rsid w:val="004C0C36"/>
    <w:rsid w:val="004C1F29"/>
    <w:rsid w:val="004C238B"/>
    <w:rsid w:val="004C40DC"/>
    <w:rsid w:val="004C5A8A"/>
    <w:rsid w:val="004C66C8"/>
    <w:rsid w:val="004D0088"/>
    <w:rsid w:val="004D00C9"/>
    <w:rsid w:val="004D0943"/>
    <w:rsid w:val="004D119A"/>
    <w:rsid w:val="004D1DB3"/>
    <w:rsid w:val="004D213D"/>
    <w:rsid w:val="004D3359"/>
    <w:rsid w:val="004D3CD9"/>
    <w:rsid w:val="004D566B"/>
    <w:rsid w:val="004D6246"/>
    <w:rsid w:val="004D66D2"/>
    <w:rsid w:val="004E03FF"/>
    <w:rsid w:val="004E07BF"/>
    <w:rsid w:val="004E127E"/>
    <w:rsid w:val="004E1B76"/>
    <w:rsid w:val="004E1FBC"/>
    <w:rsid w:val="004E33E3"/>
    <w:rsid w:val="004E4E61"/>
    <w:rsid w:val="004E6B46"/>
    <w:rsid w:val="004E7057"/>
    <w:rsid w:val="004E7275"/>
    <w:rsid w:val="004F07FF"/>
    <w:rsid w:val="004F0B18"/>
    <w:rsid w:val="004F190D"/>
    <w:rsid w:val="004F26E3"/>
    <w:rsid w:val="004F390C"/>
    <w:rsid w:val="004F3ACA"/>
    <w:rsid w:val="004F414E"/>
    <w:rsid w:val="004F4481"/>
    <w:rsid w:val="004F5466"/>
    <w:rsid w:val="004F6767"/>
    <w:rsid w:val="004F6829"/>
    <w:rsid w:val="004F72C7"/>
    <w:rsid w:val="004F782F"/>
    <w:rsid w:val="004F78BD"/>
    <w:rsid w:val="004F7E1B"/>
    <w:rsid w:val="005006E8"/>
    <w:rsid w:val="005008B9"/>
    <w:rsid w:val="0050254C"/>
    <w:rsid w:val="00502663"/>
    <w:rsid w:val="0050388D"/>
    <w:rsid w:val="00503B14"/>
    <w:rsid w:val="0050525A"/>
    <w:rsid w:val="00505DE3"/>
    <w:rsid w:val="00511303"/>
    <w:rsid w:val="00512E23"/>
    <w:rsid w:val="00512FB1"/>
    <w:rsid w:val="00514D5C"/>
    <w:rsid w:val="0051580B"/>
    <w:rsid w:val="00516B0F"/>
    <w:rsid w:val="0052043A"/>
    <w:rsid w:val="00522D25"/>
    <w:rsid w:val="005256A5"/>
    <w:rsid w:val="00525D4A"/>
    <w:rsid w:val="00526D62"/>
    <w:rsid w:val="00527C00"/>
    <w:rsid w:val="00530ED0"/>
    <w:rsid w:val="00530FE2"/>
    <w:rsid w:val="005312ED"/>
    <w:rsid w:val="005318AC"/>
    <w:rsid w:val="00532A40"/>
    <w:rsid w:val="005343CE"/>
    <w:rsid w:val="00534799"/>
    <w:rsid w:val="00534C51"/>
    <w:rsid w:val="005355B3"/>
    <w:rsid w:val="005359A6"/>
    <w:rsid w:val="00536AC7"/>
    <w:rsid w:val="00537236"/>
    <w:rsid w:val="00537C55"/>
    <w:rsid w:val="00540748"/>
    <w:rsid w:val="00541F23"/>
    <w:rsid w:val="00542381"/>
    <w:rsid w:val="00542497"/>
    <w:rsid w:val="005425B3"/>
    <w:rsid w:val="00542AA6"/>
    <w:rsid w:val="00544CAD"/>
    <w:rsid w:val="00545380"/>
    <w:rsid w:val="005475E0"/>
    <w:rsid w:val="00550ED9"/>
    <w:rsid w:val="005510DC"/>
    <w:rsid w:val="00551112"/>
    <w:rsid w:val="0055146B"/>
    <w:rsid w:val="00552C2C"/>
    <w:rsid w:val="00553DBA"/>
    <w:rsid w:val="00553F5E"/>
    <w:rsid w:val="005543F7"/>
    <w:rsid w:val="005548C9"/>
    <w:rsid w:val="00554D69"/>
    <w:rsid w:val="00554DA0"/>
    <w:rsid w:val="0055537C"/>
    <w:rsid w:val="00555B81"/>
    <w:rsid w:val="00555C74"/>
    <w:rsid w:val="005569C6"/>
    <w:rsid w:val="00556E74"/>
    <w:rsid w:val="0056010C"/>
    <w:rsid w:val="00561447"/>
    <w:rsid w:val="00561574"/>
    <w:rsid w:val="00561A8E"/>
    <w:rsid w:val="00562C42"/>
    <w:rsid w:val="0056338E"/>
    <w:rsid w:val="005635D1"/>
    <w:rsid w:val="00564E92"/>
    <w:rsid w:val="00565304"/>
    <w:rsid w:val="005655A3"/>
    <w:rsid w:val="00565A57"/>
    <w:rsid w:val="00565F2E"/>
    <w:rsid w:val="00566DC8"/>
    <w:rsid w:val="005676A1"/>
    <w:rsid w:val="00572B93"/>
    <w:rsid w:val="00575173"/>
    <w:rsid w:val="005773D7"/>
    <w:rsid w:val="00577513"/>
    <w:rsid w:val="00580290"/>
    <w:rsid w:val="00580C92"/>
    <w:rsid w:val="00582BCE"/>
    <w:rsid w:val="00582DFE"/>
    <w:rsid w:val="00583467"/>
    <w:rsid w:val="00584AB8"/>
    <w:rsid w:val="00585EA8"/>
    <w:rsid w:val="00586E22"/>
    <w:rsid w:val="0059015D"/>
    <w:rsid w:val="005901BE"/>
    <w:rsid w:val="005908F7"/>
    <w:rsid w:val="00591519"/>
    <w:rsid w:val="00591D15"/>
    <w:rsid w:val="00595D15"/>
    <w:rsid w:val="00596587"/>
    <w:rsid w:val="0059684A"/>
    <w:rsid w:val="00596F3C"/>
    <w:rsid w:val="005970FB"/>
    <w:rsid w:val="00597154"/>
    <w:rsid w:val="005A0409"/>
    <w:rsid w:val="005A0E16"/>
    <w:rsid w:val="005A3FE7"/>
    <w:rsid w:val="005A405D"/>
    <w:rsid w:val="005A5775"/>
    <w:rsid w:val="005A5C59"/>
    <w:rsid w:val="005A62D6"/>
    <w:rsid w:val="005B080A"/>
    <w:rsid w:val="005B150D"/>
    <w:rsid w:val="005B27FF"/>
    <w:rsid w:val="005B2E8B"/>
    <w:rsid w:val="005B4014"/>
    <w:rsid w:val="005B5488"/>
    <w:rsid w:val="005B5526"/>
    <w:rsid w:val="005B5A73"/>
    <w:rsid w:val="005B64F7"/>
    <w:rsid w:val="005B70E8"/>
    <w:rsid w:val="005C1DE9"/>
    <w:rsid w:val="005C3611"/>
    <w:rsid w:val="005C4CE8"/>
    <w:rsid w:val="005C4E57"/>
    <w:rsid w:val="005C6291"/>
    <w:rsid w:val="005C7693"/>
    <w:rsid w:val="005C7784"/>
    <w:rsid w:val="005C7E95"/>
    <w:rsid w:val="005D15F8"/>
    <w:rsid w:val="005D1B19"/>
    <w:rsid w:val="005D2088"/>
    <w:rsid w:val="005D26F1"/>
    <w:rsid w:val="005D32D2"/>
    <w:rsid w:val="005D34C9"/>
    <w:rsid w:val="005D5047"/>
    <w:rsid w:val="005D79FF"/>
    <w:rsid w:val="005E0800"/>
    <w:rsid w:val="005E090C"/>
    <w:rsid w:val="005E1457"/>
    <w:rsid w:val="005E1631"/>
    <w:rsid w:val="005E1D82"/>
    <w:rsid w:val="005E21C2"/>
    <w:rsid w:val="005E33F1"/>
    <w:rsid w:val="005E34F9"/>
    <w:rsid w:val="005E379B"/>
    <w:rsid w:val="005E3DB2"/>
    <w:rsid w:val="005E4A1B"/>
    <w:rsid w:val="005E4B4A"/>
    <w:rsid w:val="005E5C6B"/>
    <w:rsid w:val="005E6A44"/>
    <w:rsid w:val="005F026E"/>
    <w:rsid w:val="005F1FE4"/>
    <w:rsid w:val="005F4640"/>
    <w:rsid w:val="005F4F92"/>
    <w:rsid w:val="005F549D"/>
    <w:rsid w:val="005F54AD"/>
    <w:rsid w:val="005F63E7"/>
    <w:rsid w:val="005F669B"/>
    <w:rsid w:val="005F6E34"/>
    <w:rsid w:val="006004F5"/>
    <w:rsid w:val="00600E04"/>
    <w:rsid w:val="00601FAC"/>
    <w:rsid w:val="006026B3"/>
    <w:rsid w:val="00603D5D"/>
    <w:rsid w:val="00604261"/>
    <w:rsid w:val="00604451"/>
    <w:rsid w:val="006045C1"/>
    <w:rsid w:val="00604F88"/>
    <w:rsid w:val="00605217"/>
    <w:rsid w:val="006058E9"/>
    <w:rsid w:val="00605BCE"/>
    <w:rsid w:val="006060EA"/>
    <w:rsid w:val="006068D4"/>
    <w:rsid w:val="0060755A"/>
    <w:rsid w:val="00610856"/>
    <w:rsid w:val="00611597"/>
    <w:rsid w:val="0061337A"/>
    <w:rsid w:val="006133C8"/>
    <w:rsid w:val="006145F8"/>
    <w:rsid w:val="00614B61"/>
    <w:rsid w:val="00615B87"/>
    <w:rsid w:val="0061622E"/>
    <w:rsid w:val="00616F35"/>
    <w:rsid w:val="006202C8"/>
    <w:rsid w:val="0062229D"/>
    <w:rsid w:val="00623662"/>
    <w:rsid w:val="00623C00"/>
    <w:rsid w:val="00623E9E"/>
    <w:rsid w:val="0062499D"/>
    <w:rsid w:val="006249D9"/>
    <w:rsid w:val="00625973"/>
    <w:rsid w:val="00625A01"/>
    <w:rsid w:val="00626603"/>
    <w:rsid w:val="00626C07"/>
    <w:rsid w:val="006270D1"/>
    <w:rsid w:val="00627508"/>
    <w:rsid w:val="00630074"/>
    <w:rsid w:val="00630F96"/>
    <w:rsid w:val="00632C95"/>
    <w:rsid w:val="00634243"/>
    <w:rsid w:val="006348F2"/>
    <w:rsid w:val="00635049"/>
    <w:rsid w:val="006359E9"/>
    <w:rsid w:val="00635B95"/>
    <w:rsid w:val="00637DC2"/>
    <w:rsid w:val="00641AD4"/>
    <w:rsid w:val="00641C25"/>
    <w:rsid w:val="0064221C"/>
    <w:rsid w:val="00642485"/>
    <w:rsid w:val="0064284E"/>
    <w:rsid w:val="00643187"/>
    <w:rsid w:val="00643403"/>
    <w:rsid w:val="006434FD"/>
    <w:rsid w:val="00643836"/>
    <w:rsid w:val="00645B90"/>
    <w:rsid w:val="00645F0D"/>
    <w:rsid w:val="00646027"/>
    <w:rsid w:val="0064615E"/>
    <w:rsid w:val="006465B0"/>
    <w:rsid w:val="00647B97"/>
    <w:rsid w:val="006502B3"/>
    <w:rsid w:val="006506EC"/>
    <w:rsid w:val="00650AF4"/>
    <w:rsid w:val="006516C0"/>
    <w:rsid w:val="0065263A"/>
    <w:rsid w:val="00653212"/>
    <w:rsid w:val="00654BF5"/>
    <w:rsid w:val="006559A0"/>
    <w:rsid w:val="00655AF8"/>
    <w:rsid w:val="00655DC1"/>
    <w:rsid w:val="00655F91"/>
    <w:rsid w:val="00656AFE"/>
    <w:rsid w:val="00656CA9"/>
    <w:rsid w:val="00656E0A"/>
    <w:rsid w:val="006601A3"/>
    <w:rsid w:val="0066027D"/>
    <w:rsid w:val="00661D11"/>
    <w:rsid w:val="00662768"/>
    <w:rsid w:val="00662F5F"/>
    <w:rsid w:val="00663318"/>
    <w:rsid w:val="00663369"/>
    <w:rsid w:val="00667586"/>
    <w:rsid w:val="0066797C"/>
    <w:rsid w:val="00670930"/>
    <w:rsid w:val="00670E4D"/>
    <w:rsid w:val="00671910"/>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743F"/>
    <w:rsid w:val="006777CA"/>
    <w:rsid w:val="006804DB"/>
    <w:rsid w:val="00680598"/>
    <w:rsid w:val="00680B0E"/>
    <w:rsid w:val="0068219C"/>
    <w:rsid w:val="0068367F"/>
    <w:rsid w:val="006849D1"/>
    <w:rsid w:val="00684CA1"/>
    <w:rsid w:val="00684CD9"/>
    <w:rsid w:val="00686C8A"/>
    <w:rsid w:val="00690494"/>
    <w:rsid w:val="006904F3"/>
    <w:rsid w:val="006909C4"/>
    <w:rsid w:val="00692248"/>
    <w:rsid w:val="006925CC"/>
    <w:rsid w:val="006930EF"/>
    <w:rsid w:val="00693B7A"/>
    <w:rsid w:val="006944BD"/>
    <w:rsid w:val="00694A8A"/>
    <w:rsid w:val="00694F39"/>
    <w:rsid w:val="00695717"/>
    <w:rsid w:val="006957A5"/>
    <w:rsid w:val="00696116"/>
    <w:rsid w:val="006977B7"/>
    <w:rsid w:val="006A2982"/>
    <w:rsid w:val="006A3EF6"/>
    <w:rsid w:val="006A40C0"/>
    <w:rsid w:val="006A471B"/>
    <w:rsid w:val="006A4E67"/>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6338"/>
    <w:rsid w:val="006B6741"/>
    <w:rsid w:val="006C1787"/>
    <w:rsid w:val="006C1CB6"/>
    <w:rsid w:val="006C3558"/>
    <w:rsid w:val="006C4000"/>
    <w:rsid w:val="006C4B55"/>
    <w:rsid w:val="006C5AAC"/>
    <w:rsid w:val="006C5ED9"/>
    <w:rsid w:val="006C7CEB"/>
    <w:rsid w:val="006D0264"/>
    <w:rsid w:val="006D057C"/>
    <w:rsid w:val="006D0671"/>
    <w:rsid w:val="006D2F17"/>
    <w:rsid w:val="006D3FA4"/>
    <w:rsid w:val="006D462A"/>
    <w:rsid w:val="006D4C3A"/>
    <w:rsid w:val="006D5BE3"/>
    <w:rsid w:val="006D6714"/>
    <w:rsid w:val="006D69F1"/>
    <w:rsid w:val="006D6ECA"/>
    <w:rsid w:val="006D7592"/>
    <w:rsid w:val="006D770C"/>
    <w:rsid w:val="006E0995"/>
    <w:rsid w:val="006E141F"/>
    <w:rsid w:val="006E1D36"/>
    <w:rsid w:val="006E2087"/>
    <w:rsid w:val="006E210C"/>
    <w:rsid w:val="006E2EFC"/>
    <w:rsid w:val="006E36DD"/>
    <w:rsid w:val="006E38E4"/>
    <w:rsid w:val="006E3B6E"/>
    <w:rsid w:val="006E4D2E"/>
    <w:rsid w:val="006E51CA"/>
    <w:rsid w:val="006E5D4F"/>
    <w:rsid w:val="006E6FFB"/>
    <w:rsid w:val="006E73AC"/>
    <w:rsid w:val="006E7B18"/>
    <w:rsid w:val="006F0BE3"/>
    <w:rsid w:val="006F21C0"/>
    <w:rsid w:val="006F23A2"/>
    <w:rsid w:val="006F29B2"/>
    <w:rsid w:val="006F3BD0"/>
    <w:rsid w:val="006F45CA"/>
    <w:rsid w:val="006F46FF"/>
    <w:rsid w:val="006F5188"/>
    <w:rsid w:val="006F533C"/>
    <w:rsid w:val="006F5B8D"/>
    <w:rsid w:val="006F5D00"/>
    <w:rsid w:val="006F6112"/>
    <w:rsid w:val="006F6750"/>
    <w:rsid w:val="00700693"/>
    <w:rsid w:val="00700B52"/>
    <w:rsid w:val="00700D11"/>
    <w:rsid w:val="00700F72"/>
    <w:rsid w:val="00700FA7"/>
    <w:rsid w:val="00700FB2"/>
    <w:rsid w:val="007010BE"/>
    <w:rsid w:val="00701F5D"/>
    <w:rsid w:val="007020DE"/>
    <w:rsid w:val="00702191"/>
    <w:rsid w:val="0070264C"/>
    <w:rsid w:val="00703EC2"/>
    <w:rsid w:val="007041FB"/>
    <w:rsid w:val="0070465A"/>
    <w:rsid w:val="007052B3"/>
    <w:rsid w:val="00706D70"/>
    <w:rsid w:val="007070FA"/>
    <w:rsid w:val="00710241"/>
    <w:rsid w:val="0071161B"/>
    <w:rsid w:val="00711D34"/>
    <w:rsid w:val="00711DBC"/>
    <w:rsid w:val="00713E40"/>
    <w:rsid w:val="00714911"/>
    <w:rsid w:val="00715407"/>
    <w:rsid w:val="00717939"/>
    <w:rsid w:val="007203A4"/>
    <w:rsid w:val="00720695"/>
    <w:rsid w:val="00720A64"/>
    <w:rsid w:val="00720E92"/>
    <w:rsid w:val="00721570"/>
    <w:rsid w:val="00721836"/>
    <w:rsid w:val="00722CA2"/>
    <w:rsid w:val="00723190"/>
    <w:rsid w:val="007234CF"/>
    <w:rsid w:val="007235C3"/>
    <w:rsid w:val="00723782"/>
    <w:rsid w:val="00723847"/>
    <w:rsid w:val="007251ED"/>
    <w:rsid w:val="007253B6"/>
    <w:rsid w:val="007258E2"/>
    <w:rsid w:val="00726E7C"/>
    <w:rsid w:val="00727A71"/>
    <w:rsid w:val="00730642"/>
    <w:rsid w:val="007308D6"/>
    <w:rsid w:val="007319B1"/>
    <w:rsid w:val="00731DD8"/>
    <w:rsid w:val="007335CA"/>
    <w:rsid w:val="00733BF2"/>
    <w:rsid w:val="007342D5"/>
    <w:rsid w:val="00735E5A"/>
    <w:rsid w:val="00735E6E"/>
    <w:rsid w:val="007364E4"/>
    <w:rsid w:val="007364F3"/>
    <w:rsid w:val="007365A7"/>
    <w:rsid w:val="007377D0"/>
    <w:rsid w:val="00740B31"/>
    <w:rsid w:val="007417F3"/>
    <w:rsid w:val="00741BB1"/>
    <w:rsid w:val="007421A3"/>
    <w:rsid w:val="0074234F"/>
    <w:rsid w:val="00742BC7"/>
    <w:rsid w:val="00744071"/>
    <w:rsid w:val="00745793"/>
    <w:rsid w:val="0074621C"/>
    <w:rsid w:val="00746A4F"/>
    <w:rsid w:val="00746C27"/>
    <w:rsid w:val="007470CE"/>
    <w:rsid w:val="00747B57"/>
    <w:rsid w:val="007502EE"/>
    <w:rsid w:val="00750328"/>
    <w:rsid w:val="0075057E"/>
    <w:rsid w:val="00750734"/>
    <w:rsid w:val="00751323"/>
    <w:rsid w:val="00751A53"/>
    <w:rsid w:val="00753127"/>
    <w:rsid w:val="00753166"/>
    <w:rsid w:val="00753B41"/>
    <w:rsid w:val="007540DA"/>
    <w:rsid w:val="00755199"/>
    <w:rsid w:val="00755514"/>
    <w:rsid w:val="00756406"/>
    <w:rsid w:val="007572AD"/>
    <w:rsid w:val="0075749B"/>
    <w:rsid w:val="00760E44"/>
    <w:rsid w:val="00761B38"/>
    <w:rsid w:val="007639E6"/>
    <w:rsid w:val="00765208"/>
    <w:rsid w:val="007667C3"/>
    <w:rsid w:val="00766D53"/>
    <w:rsid w:val="0076782F"/>
    <w:rsid w:val="00767DBC"/>
    <w:rsid w:val="0077085C"/>
    <w:rsid w:val="00773521"/>
    <w:rsid w:val="00773EBC"/>
    <w:rsid w:val="00774DF2"/>
    <w:rsid w:val="00775972"/>
    <w:rsid w:val="00775AF0"/>
    <w:rsid w:val="007769CB"/>
    <w:rsid w:val="0077702B"/>
    <w:rsid w:val="0077729C"/>
    <w:rsid w:val="00780679"/>
    <w:rsid w:val="007806D9"/>
    <w:rsid w:val="00780DAA"/>
    <w:rsid w:val="00781657"/>
    <w:rsid w:val="007852B8"/>
    <w:rsid w:val="007873B0"/>
    <w:rsid w:val="0078765D"/>
    <w:rsid w:val="007910BD"/>
    <w:rsid w:val="007933AF"/>
    <w:rsid w:val="00793D00"/>
    <w:rsid w:val="00795435"/>
    <w:rsid w:val="0079646C"/>
    <w:rsid w:val="007969F5"/>
    <w:rsid w:val="00796EB2"/>
    <w:rsid w:val="00797D62"/>
    <w:rsid w:val="007A2BB2"/>
    <w:rsid w:val="007A3D5B"/>
    <w:rsid w:val="007A3DF7"/>
    <w:rsid w:val="007A7B96"/>
    <w:rsid w:val="007B01E0"/>
    <w:rsid w:val="007B0256"/>
    <w:rsid w:val="007B0D3B"/>
    <w:rsid w:val="007B0EAE"/>
    <w:rsid w:val="007B12AF"/>
    <w:rsid w:val="007B1506"/>
    <w:rsid w:val="007B28C2"/>
    <w:rsid w:val="007B2C45"/>
    <w:rsid w:val="007B2F00"/>
    <w:rsid w:val="007B4BFA"/>
    <w:rsid w:val="007B5948"/>
    <w:rsid w:val="007B7AC3"/>
    <w:rsid w:val="007C036E"/>
    <w:rsid w:val="007C07C7"/>
    <w:rsid w:val="007C0922"/>
    <w:rsid w:val="007C0FF0"/>
    <w:rsid w:val="007C1982"/>
    <w:rsid w:val="007C1C86"/>
    <w:rsid w:val="007C3244"/>
    <w:rsid w:val="007C3A8A"/>
    <w:rsid w:val="007C4870"/>
    <w:rsid w:val="007C65A0"/>
    <w:rsid w:val="007C6860"/>
    <w:rsid w:val="007C75F0"/>
    <w:rsid w:val="007D08DB"/>
    <w:rsid w:val="007D1403"/>
    <w:rsid w:val="007D2502"/>
    <w:rsid w:val="007D3A6C"/>
    <w:rsid w:val="007D3ADD"/>
    <w:rsid w:val="007D429D"/>
    <w:rsid w:val="007D430E"/>
    <w:rsid w:val="007D489A"/>
    <w:rsid w:val="007D4AD1"/>
    <w:rsid w:val="007D587A"/>
    <w:rsid w:val="007D62E2"/>
    <w:rsid w:val="007D6709"/>
    <w:rsid w:val="007D79D4"/>
    <w:rsid w:val="007D7A67"/>
    <w:rsid w:val="007E106D"/>
    <w:rsid w:val="007E1127"/>
    <w:rsid w:val="007E2746"/>
    <w:rsid w:val="007E315B"/>
    <w:rsid w:val="007E373E"/>
    <w:rsid w:val="007E383B"/>
    <w:rsid w:val="007E3BEF"/>
    <w:rsid w:val="007E3F1F"/>
    <w:rsid w:val="007E44BC"/>
    <w:rsid w:val="007E525A"/>
    <w:rsid w:val="007E57F8"/>
    <w:rsid w:val="007E5939"/>
    <w:rsid w:val="007E74BF"/>
    <w:rsid w:val="007F0C13"/>
    <w:rsid w:val="007F13C7"/>
    <w:rsid w:val="007F181E"/>
    <w:rsid w:val="007F26A7"/>
    <w:rsid w:val="007F3087"/>
    <w:rsid w:val="007F3172"/>
    <w:rsid w:val="007F3175"/>
    <w:rsid w:val="007F334B"/>
    <w:rsid w:val="007F4708"/>
    <w:rsid w:val="007F5143"/>
    <w:rsid w:val="007F5FBA"/>
    <w:rsid w:val="007F66C7"/>
    <w:rsid w:val="007F6C00"/>
    <w:rsid w:val="007F7455"/>
    <w:rsid w:val="00800A82"/>
    <w:rsid w:val="008011B5"/>
    <w:rsid w:val="00801DF9"/>
    <w:rsid w:val="008022E1"/>
    <w:rsid w:val="008032C0"/>
    <w:rsid w:val="0080364A"/>
    <w:rsid w:val="00804CB3"/>
    <w:rsid w:val="008057E3"/>
    <w:rsid w:val="00805E16"/>
    <w:rsid w:val="008063F6"/>
    <w:rsid w:val="00811022"/>
    <w:rsid w:val="008110C4"/>
    <w:rsid w:val="00811C5F"/>
    <w:rsid w:val="00812257"/>
    <w:rsid w:val="00812E2A"/>
    <w:rsid w:val="00812FA5"/>
    <w:rsid w:val="008140BA"/>
    <w:rsid w:val="00814480"/>
    <w:rsid w:val="00814AD2"/>
    <w:rsid w:val="0081515D"/>
    <w:rsid w:val="0081574B"/>
    <w:rsid w:val="00815C54"/>
    <w:rsid w:val="008166B0"/>
    <w:rsid w:val="00817C13"/>
    <w:rsid w:val="008203E2"/>
    <w:rsid w:val="008204D7"/>
    <w:rsid w:val="0082052F"/>
    <w:rsid w:val="00820A20"/>
    <w:rsid w:val="00824E5E"/>
    <w:rsid w:val="00824FAC"/>
    <w:rsid w:val="008250B4"/>
    <w:rsid w:val="00825ACA"/>
    <w:rsid w:val="00826963"/>
    <w:rsid w:val="008303DE"/>
    <w:rsid w:val="008304DD"/>
    <w:rsid w:val="00831F15"/>
    <w:rsid w:val="00832E43"/>
    <w:rsid w:val="00833431"/>
    <w:rsid w:val="00833755"/>
    <w:rsid w:val="008340AC"/>
    <w:rsid w:val="0083481F"/>
    <w:rsid w:val="00834B43"/>
    <w:rsid w:val="00835DE9"/>
    <w:rsid w:val="008361B7"/>
    <w:rsid w:val="00836203"/>
    <w:rsid w:val="008365A6"/>
    <w:rsid w:val="00837E32"/>
    <w:rsid w:val="008405AC"/>
    <w:rsid w:val="008414F9"/>
    <w:rsid w:val="0084249C"/>
    <w:rsid w:val="00842DB1"/>
    <w:rsid w:val="00843318"/>
    <w:rsid w:val="0084430B"/>
    <w:rsid w:val="00844D5B"/>
    <w:rsid w:val="00845244"/>
    <w:rsid w:val="00845316"/>
    <w:rsid w:val="00845A1C"/>
    <w:rsid w:val="0084700E"/>
    <w:rsid w:val="0085037E"/>
    <w:rsid w:val="008504C4"/>
    <w:rsid w:val="00850A20"/>
    <w:rsid w:val="00851D76"/>
    <w:rsid w:val="00852732"/>
    <w:rsid w:val="00853F59"/>
    <w:rsid w:val="0085441D"/>
    <w:rsid w:val="008554A7"/>
    <w:rsid w:val="008561FB"/>
    <w:rsid w:val="0085752C"/>
    <w:rsid w:val="0085778D"/>
    <w:rsid w:val="00857FBF"/>
    <w:rsid w:val="00861C18"/>
    <w:rsid w:val="0086283D"/>
    <w:rsid w:val="00863C1D"/>
    <w:rsid w:val="00864B9C"/>
    <w:rsid w:val="00864E3A"/>
    <w:rsid w:val="00865671"/>
    <w:rsid w:val="00866D8A"/>
    <w:rsid w:val="008675D9"/>
    <w:rsid w:val="00870C35"/>
    <w:rsid w:val="00870E40"/>
    <w:rsid w:val="00871906"/>
    <w:rsid w:val="00871FE6"/>
    <w:rsid w:val="008722FD"/>
    <w:rsid w:val="008723FC"/>
    <w:rsid w:val="00873210"/>
    <w:rsid w:val="008734C9"/>
    <w:rsid w:val="00874059"/>
    <w:rsid w:val="00874595"/>
    <w:rsid w:val="008770B4"/>
    <w:rsid w:val="00877321"/>
    <w:rsid w:val="0088095B"/>
    <w:rsid w:val="008829BC"/>
    <w:rsid w:val="00882CC3"/>
    <w:rsid w:val="00883502"/>
    <w:rsid w:val="0088484F"/>
    <w:rsid w:val="00884A55"/>
    <w:rsid w:val="00885435"/>
    <w:rsid w:val="008859C8"/>
    <w:rsid w:val="00885F18"/>
    <w:rsid w:val="0088677F"/>
    <w:rsid w:val="00886811"/>
    <w:rsid w:val="0089002D"/>
    <w:rsid w:val="008900BF"/>
    <w:rsid w:val="0089274E"/>
    <w:rsid w:val="008936A2"/>
    <w:rsid w:val="008957C8"/>
    <w:rsid w:val="00895B41"/>
    <w:rsid w:val="00895F9D"/>
    <w:rsid w:val="00896F77"/>
    <w:rsid w:val="008974E4"/>
    <w:rsid w:val="008A08DC"/>
    <w:rsid w:val="008A0E56"/>
    <w:rsid w:val="008A1B72"/>
    <w:rsid w:val="008A3D91"/>
    <w:rsid w:val="008A51C2"/>
    <w:rsid w:val="008A680A"/>
    <w:rsid w:val="008A6B81"/>
    <w:rsid w:val="008A7FF8"/>
    <w:rsid w:val="008B3E60"/>
    <w:rsid w:val="008B4689"/>
    <w:rsid w:val="008B471E"/>
    <w:rsid w:val="008B4A33"/>
    <w:rsid w:val="008B4A68"/>
    <w:rsid w:val="008B6D8C"/>
    <w:rsid w:val="008B7A3D"/>
    <w:rsid w:val="008C002F"/>
    <w:rsid w:val="008C01BA"/>
    <w:rsid w:val="008C209D"/>
    <w:rsid w:val="008C3596"/>
    <w:rsid w:val="008C65CC"/>
    <w:rsid w:val="008C71EC"/>
    <w:rsid w:val="008C7E1A"/>
    <w:rsid w:val="008D1A7A"/>
    <w:rsid w:val="008D21EA"/>
    <w:rsid w:val="008D244B"/>
    <w:rsid w:val="008D2C9A"/>
    <w:rsid w:val="008D2F7C"/>
    <w:rsid w:val="008D31DE"/>
    <w:rsid w:val="008D37B0"/>
    <w:rsid w:val="008D461E"/>
    <w:rsid w:val="008D5786"/>
    <w:rsid w:val="008D6F1B"/>
    <w:rsid w:val="008D6F3D"/>
    <w:rsid w:val="008D7168"/>
    <w:rsid w:val="008D7240"/>
    <w:rsid w:val="008D77A0"/>
    <w:rsid w:val="008E0F05"/>
    <w:rsid w:val="008E112C"/>
    <w:rsid w:val="008E19B3"/>
    <w:rsid w:val="008E1F6B"/>
    <w:rsid w:val="008E2610"/>
    <w:rsid w:val="008E34AD"/>
    <w:rsid w:val="008E40AA"/>
    <w:rsid w:val="008E4B1E"/>
    <w:rsid w:val="008E57EE"/>
    <w:rsid w:val="008E594E"/>
    <w:rsid w:val="008E6874"/>
    <w:rsid w:val="008E7692"/>
    <w:rsid w:val="008F0D84"/>
    <w:rsid w:val="008F1397"/>
    <w:rsid w:val="008F2050"/>
    <w:rsid w:val="008F2801"/>
    <w:rsid w:val="008F34BD"/>
    <w:rsid w:val="008F37AF"/>
    <w:rsid w:val="008F3B21"/>
    <w:rsid w:val="008F3F5B"/>
    <w:rsid w:val="008F6666"/>
    <w:rsid w:val="008F68C1"/>
    <w:rsid w:val="008F7140"/>
    <w:rsid w:val="008F75F8"/>
    <w:rsid w:val="008F778D"/>
    <w:rsid w:val="008F7DD2"/>
    <w:rsid w:val="0090087F"/>
    <w:rsid w:val="0090118D"/>
    <w:rsid w:val="00901891"/>
    <w:rsid w:val="00902474"/>
    <w:rsid w:val="00903E71"/>
    <w:rsid w:val="0090564D"/>
    <w:rsid w:val="00905A4D"/>
    <w:rsid w:val="009060E3"/>
    <w:rsid w:val="0090617A"/>
    <w:rsid w:val="00906663"/>
    <w:rsid w:val="00906AE5"/>
    <w:rsid w:val="009108C1"/>
    <w:rsid w:val="00910D52"/>
    <w:rsid w:val="00912089"/>
    <w:rsid w:val="009121CC"/>
    <w:rsid w:val="009127C1"/>
    <w:rsid w:val="00912A30"/>
    <w:rsid w:val="009138EA"/>
    <w:rsid w:val="00913A55"/>
    <w:rsid w:val="00914B86"/>
    <w:rsid w:val="00915BF8"/>
    <w:rsid w:val="00917693"/>
    <w:rsid w:val="009177E5"/>
    <w:rsid w:val="00917DA5"/>
    <w:rsid w:val="009205DE"/>
    <w:rsid w:val="009208E3"/>
    <w:rsid w:val="009216F4"/>
    <w:rsid w:val="00921DBD"/>
    <w:rsid w:val="00922313"/>
    <w:rsid w:val="00922642"/>
    <w:rsid w:val="00922944"/>
    <w:rsid w:val="009230BE"/>
    <w:rsid w:val="00923318"/>
    <w:rsid w:val="009246CD"/>
    <w:rsid w:val="00925E58"/>
    <w:rsid w:val="00925ED6"/>
    <w:rsid w:val="00926838"/>
    <w:rsid w:val="00926ECC"/>
    <w:rsid w:val="00927265"/>
    <w:rsid w:val="00927A2D"/>
    <w:rsid w:val="009311AC"/>
    <w:rsid w:val="00931F91"/>
    <w:rsid w:val="00932310"/>
    <w:rsid w:val="00932E2C"/>
    <w:rsid w:val="009349F6"/>
    <w:rsid w:val="009354B4"/>
    <w:rsid w:val="00935AE0"/>
    <w:rsid w:val="00935CB6"/>
    <w:rsid w:val="00935E93"/>
    <w:rsid w:val="009361DE"/>
    <w:rsid w:val="00936312"/>
    <w:rsid w:val="00936D5B"/>
    <w:rsid w:val="00936D92"/>
    <w:rsid w:val="009415C2"/>
    <w:rsid w:val="009422AC"/>
    <w:rsid w:val="009431E0"/>
    <w:rsid w:val="0094341D"/>
    <w:rsid w:val="00944279"/>
    <w:rsid w:val="00944DFA"/>
    <w:rsid w:val="00945D80"/>
    <w:rsid w:val="0094642B"/>
    <w:rsid w:val="00946C85"/>
    <w:rsid w:val="0094729F"/>
    <w:rsid w:val="00947B18"/>
    <w:rsid w:val="00950868"/>
    <w:rsid w:val="009508FF"/>
    <w:rsid w:val="00951334"/>
    <w:rsid w:val="00951DDB"/>
    <w:rsid w:val="00952262"/>
    <w:rsid w:val="009524EE"/>
    <w:rsid w:val="00952872"/>
    <w:rsid w:val="00952DBE"/>
    <w:rsid w:val="00953239"/>
    <w:rsid w:val="00953384"/>
    <w:rsid w:val="0095355B"/>
    <w:rsid w:val="00953E41"/>
    <w:rsid w:val="00954584"/>
    <w:rsid w:val="00954A4B"/>
    <w:rsid w:val="0095502A"/>
    <w:rsid w:val="0095632E"/>
    <w:rsid w:val="00956652"/>
    <w:rsid w:val="00957153"/>
    <w:rsid w:val="009576D3"/>
    <w:rsid w:val="00957F9E"/>
    <w:rsid w:val="00960493"/>
    <w:rsid w:val="009605F5"/>
    <w:rsid w:val="00960AB4"/>
    <w:rsid w:val="00960AF9"/>
    <w:rsid w:val="00961B41"/>
    <w:rsid w:val="00961E76"/>
    <w:rsid w:val="0096282F"/>
    <w:rsid w:val="00964373"/>
    <w:rsid w:val="00964A8D"/>
    <w:rsid w:val="009651C0"/>
    <w:rsid w:val="009656CC"/>
    <w:rsid w:val="00965854"/>
    <w:rsid w:val="009669E1"/>
    <w:rsid w:val="00966F1C"/>
    <w:rsid w:val="0096727A"/>
    <w:rsid w:val="009678E8"/>
    <w:rsid w:val="00967C09"/>
    <w:rsid w:val="00967CE9"/>
    <w:rsid w:val="009702AD"/>
    <w:rsid w:val="009703C3"/>
    <w:rsid w:val="009719C3"/>
    <w:rsid w:val="00972460"/>
    <w:rsid w:val="009725D3"/>
    <w:rsid w:val="00972C9F"/>
    <w:rsid w:val="0097516B"/>
    <w:rsid w:val="00975F0F"/>
    <w:rsid w:val="00976937"/>
    <w:rsid w:val="009773FC"/>
    <w:rsid w:val="00977ECD"/>
    <w:rsid w:val="009803AA"/>
    <w:rsid w:val="00981BF8"/>
    <w:rsid w:val="009820D2"/>
    <w:rsid w:val="00982769"/>
    <w:rsid w:val="00982A24"/>
    <w:rsid w:val="00982CA7"/>
    <w:rsid w:val="00982CF9"/>
    <w:rsid w:val="00983DCA"/>
    <w:rsid w:val="0098579D"/>
    <w:rsid w:val="00985BF5"/>
    <w:rsid w:val="009868CC"/>
    <w:rsid w:val="009868D6"/>
    <w:rsid w:val="00987386"/>
    <w:rsid w:val="00987BA0"/>
    <w:rsid w:val="00987FDF"/>
    <w:rsid w:val="009906A2"/>
    <w:rsid w:val="009923E2"/>
    <w:rsid w:val="00993492"/>
    <w:rsid w:val="00993F72"/>
    <w:rsid w:val="00994F77"/>
    <w:rsid w:val="00995EE0"/>
    <w:rsid w:val="00996558"/>
    <w:rsid w:val="00996C46"/>
    <w:rsid w:val="00997DC5"/>
    <w:rsid w:val="009A04FE"/>
    <w:rsid w:val="009A077C"/>
    <w:rsid w:val="009A0F87"/>
    <w:rsid w:val="009A17F1"/>
    <w:rsid w:val="009A2D8E"/>
    <w:rsid w:val="009A3149"/>
    <w:rsid w:val="009A38C7"/>
    <w:rsid w:val="009A4BC1"/>
    <w:rsid w:val="009A5041"/>
    <w:rsid w:val="009A5755"/>
    <w:rsid w:val="009A6AAB"/>
    <w:rsid w:val="009A6F86"/>
    <w:rsid w:val="009A76C1"/>
    <w:rsid w:val="009B16E4"/>
    <w:rsid w:val="009B2266"/>
    <w:rsid w:val="009B3362"/>
    <w:rsid w:val="009B368D"/>
    <w:rsid w:val="009B3762"/>
    <w:rsid w:val="009B3C47"/>
    <w:rsid w:val="009B6084"/>
    <w:rsid w:val="009C05EA"/>
    <w:rsid w:val="009C0708"/>
    <w:rsid w:val="009C0A8A"/>
    <w:rsid w:val="009C0F7A"/>
    <w:rsid w:val="009C14BB"/>
    <w:rsid w:val="009C16E9"/>
    <w:rsid w:val="009C1773"/>
    <w:rsid w:val="009C1CEF"/>
    <w:rsid w:val="009C210E"/>
    <w:rsid w:val="009C2439"/>
    <w:rsid w:val="009C4AFB"/>
    <w:rsid w:val="009C5439"/>
    <w:rsid w:val="009C5936"/>
    <w:rsid w:val="009C7A51"/>
    <w:rsid w:val="009D07AA"/>
    <w:rsid w:val="009D0FBB"/>
    <w:rsid w:val="009D185A"/>
    <w:rsid w:val="009D23E0"/>
    <w:rsid w:val="009D33DA"/>
    <w:rsid w:val="009D3794"/>
    <w:rsid w:val="009D3E04"/>
    <w:rsid w:val="009D3E97"/>
    <w:rsid w:val="009D42AF"/>
    <w:rsid w:val="009D50C4"/>
    <w:rsid w:val="009D6F13"/>
    <w:rsid w:val="009D7EE4"/>
    <w:rsid w:val="009E0616"/>
    <w:rsid w:val="009E20AA"/>
    <w:rsid w:val="009E2491"/>
    <w:rsid w:val="009E3241"/>
    <w:rsid w:val="009E4009"/>
    <w:rsid w:val="009E43E1"/>
    <w:rsid w:val="009E5349"/>
    <w:rsid w:val="009E5638"/>
    <w:rsid w:val="009E58CC"/>
    <w:rsid w:val="009E67AF"/>
    <w:rsid w:val="009F0E0F"/>
    <w:rsid w:val="009F111A"/>
    <w:rsid w:val="009F1271"/>
    <w:rsid w:val="009F14A0"/>
    <w:rsid w:val="009F1CE4"/>
    <w:rsid w:val="009F1E37"/>
    <w:rsid w:val="009F1F2F"/>
    <w:rsid w:val="009F352A"/>
    <w:rsid w:val="009F47A5"/>
    <w:rsid w:val="009F48E2"/>
    <w:rsid w:val="009F5822"/>
    <w:rsid w:val="009F7061"/>
    <w:rsid w:val="009F7A4C"/>
    <w:rsid w:val="00A0079D"/>
    <w:rsid w:val="00A0258B"/>
    <w:rsid w:val="00A026FD"/>
    <w:rsid w:val="00A02C33"/>
    <w:rsid w:val="00A03BBD"/>
    <w:rsid w:val="00A04919"/>
    <w:rsid w:val="00A04CD2"/>
    <w:rsid w:val="00A0518C"/>
    <w:rsid w:val="00A05E71"/>
    <w:rsid w:val="00A0668D"/>
    <w:rsid w:val="00A06D5B"/>
    <w:rsid w:val="00A1036F"/>
    <w:rsid w:val="00A11903"/>
    <w:rsid w:val="00A11C08"/>
    <w:rsid w:val="00A11FC0"/>
    <w:rsid w:val="00A12CBA"/>
    <w:rsid w:val="00A13287"/>
    <w:rsid w:val="00A13DD7"/>
    <w:rsid w:val="00A173C7"/>
    <w:rsid w:val="00A17F31"/>
    <w:rsid w:val="00A20E99"/>
    <w:rsid w:val="00A2134F"/>
    <w:rsid w:val="00A21482"/>
    <w:rsid w:val="00A21AEF"/>
    <w:rsid w:val="00A23230"/>
    <w:rsid w:val="00A24D47"/>
    <w:rsid w:val="00A258EE"/>
    <w:rsid w:val="00A26716"/>
    <w:rsid w:val="00A269C9"/>
    <w:rsid w:val="00A26E1D"/>
    <w:rsid w:val="00A273E2"/>
    <w:rsid w:val="00A27944"/>
    <w:rsid w:val="00A279CF"/>
    <w:rsid w:val="00A27A6F"/>
    <w:rsid w:val="00A27D29"/>
    <w:rsid w:val="00A306BD"/>
    <w:rsid w:val="00A31230"/>
    <w:rsid w:val="00A32853"/>
    <w:rsid w:val="00A329FC"/>
    <w:rsid w:val="00A3446A"/>
    <w:rsid w:val="00A35190"/>
    <w:rsid w:val="00A35835"/>
    <w:rsid w:val="00A35883"/>
    <w:rsid w:val="00A3593D"/>
    <w:rsid w:val="00A35C5E"/>
    <w:rsid w:val="00A35EBB"/>
    <w:rsid w:val="00A36357"/>
    <w:rsid w:val="00A3745D"/>
    <w:rsid w:val="00A37F37"/>
    <w:rsid w:val="00A402E6"/>
    <w:rsid w:val="00A41A1E"/>
    <w:rsid w:val="00A420B9"/>
    <w:rsid w:val="00A4250D"/>
    <w:rsid w:val="00A434B3"/>
    <w:rsid w:val="00A43558"/>
    <w:rsid w:val="00A43E9C"/>
    <w:rsid w:val="00A444C5"/>
    <w:rsid w:val="00A455E4"/>
    <w:rsid w:val="00A45C97"/>
    <w:rsid w:val="00A461EC"/>
    <w:rsid w:val="00A4685D"/>
    <w:rsid w:val="00A46BB1"/>
    <w:rsid w:val="00A47B38"/>
    <w:rsid w:val="00A500B2"/>
    <w:rsid w:val="00A5037B"/>
    <w:rsid w:val="00A51D25"/>
    <w:rsid w:val="00A52F2C"/>
    <w:rsid w:val="00A5302B"/>
    <w:rsid w:val="00A53918"/>
    <w:rsid w:val="00A5462D"/>
    <w:rsid w:val="00A54991"/>
    <w:rsid w:val="00A54CC0"/>
    <w:rsid w:val="00A54EA9"/>
    <w:rsid w:val="00A56944"/>
    <w:rsid w:val="00A57C85"/>
    <w:rsid w:val="00A6338D"/>
    <w:rsid w:val="00A63492"/>
    <w:rsid w:val="00A63F34"/>
    <w:rsid w:val="00A6517F"/>
    <w:rsid w:val="00A66344"/>
    <w:rsid w:val="00A674DF"/>
    <w:rsid w:val="00A713D8"/>
    <w:rsid w:val="00A726AB"/>
    <w:rsid w:val="00A7271F"/>
    <w:rsid w:val="00A72BF7"/>
    <w:rsid w:val="00A72E8C"/>
    <w:rsid w:val="00A72F50"/>
    <w:rsid w:val="00A732AA"/>
    <w:rsid w:val="00A73436"/>
    <w:rsid w:val="00A73B03"/>
    <w:rsid w:val="00A73C45"/>
    <w:rsid w:val="00A745A7"/>
    <w:rsid w:val="00A75794"/>
    <w:rsid w:val="00A76BE4"/>
    <w:rsid w:val="00A80308"/>
    <w:rsid w:val="00A80820"/>
    <w:rsid w:val="00A8098A"/>
    <w:rsid w:val="00A80ED1"/>
    <w:rsid w:val="00A8131E"/>
    <w:rsid w:val="00A8175E"/>
    <w:rsid w:val="00A81C24"/>
    <w:rsid w:val="00A82322"/>
    <w:rsid w:val="00A8317E"/>
    <w:rsid w:val="00A8354D"/>
    <w:rsid w:val="00A8544C"/>
    <w:rsid w:val="00A858E9"/>
    <w:rsid w:val="00A85C6B"/>
    <w:rsid w:val="00A85EEB"/>
    <w:rsid w:val="00A86EAB"/>
    <w:rsid w:val="00A8764C"/>
    <w:rsid w:val="00A877D1"/>
    <w:rsid w:val="00A878E6"/>
    <w:rsid w:val="00A90D92"/>
    <w:rsid w:val="00A90F93"/>
    <w:rsid w:val="00A92A7E"/>
    <w:rsid w:val="00A939EC"/>
    <w:rsid w:val="00A93A9A"/>
    <w:rsid w:val="00A97B49"/>
    <w:rsid w:val="00AA066F"/>
    <w:rsid w:val="00AA2872"/>
    <w:rsid w:val="00AA3390"/>
    <w:rsid w:val="00AA3A8F"/>
    <w:rsid w:val="00AA4840"/>
    <w:rsid w:val="00AA4B53"/>
    <w:rsid w:val="00AA5716"/>
    <w:rsid w:val="00AA727D"/>
    <w:rsid w:val="00AA79EA"/>
    <w:rsid w:val="00AA7BF2"/>
    <w:rsid w:val="00AA7FF3"/>
    <w:rsid w:val="00AB05C2"/>
    <w:rsid w:val="00AB114D"/>
    <w:rsid w:val="00AB2493"/>
    <w:rsid w:val="00AB2D6C"/>
    <w:rsid w:val="00AB396B"/>
    <w:rsid w:val="00AB3FD2"/>
    <w:rsid w:val="00AB4442"/>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5483"/>
    <w:rsid w:val="00AC69E9"/>
    <w:rsid w:val="00AC7586"/>
    <w:rsid w:val="00AC7B62"/>
    <w:rsid w:val="00AD00CA"/>
    <w:rsid w:val="00AD03ED"/>
    <w:rsid w:val="00AD1584"/>
    <w:rsid w:val="00AD1B83"/>
    <w:rsid w:val="00AD37D5"/>
    <w:rsid w:val="00AD4042"/>
    <w:rsid w:val="00AD4290"/>
    <w:rsid w:val="00AD4F01"/>
    <w:rsid w:val="00AD58FF"/>
    <w:rsid w:val="00AD6AD8"/>
    <w:rsid w:val="00AD72F1"/>
    <w:rsid w:val="00AE0277"/>
    <w:rsid w:val="00AE0D27"/>
    <w:rsid w:val="00AE1377"/>
    <w:rsid w:val="00AE13C5"/>
    <w:rsid w:val="00AE26AD"/>
    <w:rsid w:val="00AE275B"/>
    <w:rsid w:val="00AE4A2B"/>
    <w:rsid w:val="00AE5626"/>
    <w:rsid w:val="00AE5B1B"/>
    <w:rsid w:val="00AE5BBF"/>
    <w:rsid w:val="00AE6A74"/>
    <w:rsid w:val="00AE6A79"/>
    <w:rsid w:val="00AE78E5"/>
    <w:rsid w:val="00AE7DC6"/>
    <w:rsid w:val="00AF01CE"/>
    <w:rsid w:val="00AF073A"/>
    <w:rsid w:val="00AF23D6"/>
    <w:rsid w:val="00AF30BB"/>
    <w:rsid w:val="00AF3170"/>
    <w:rsid w:val="00AF392A"/>
    <w:rsid w:val="00AF4365"/>
    <w:rsid w:val="00AF5908"/>
    <w:rsid w:val="00AF7354"/>
    <w:rsid w:val="00B005F6"/>
    <w:rsid w:val="00B01409"/>
    <w:rsid w:val="00B01742"/>
    <w:rsid w:val="00B017A7"/>
    <w:rsid w:val="00B02985"/>
    <w:rsid w:val="00B02EEC"/>
    <w:rsid w:val="00B0391B"/>
    <w:rsid w:val="00B03E98"/>
    <w:rsid w:val="00B04B6F"/>
    <w:rsid w:val="00B04B9E"/>
    <w:rsid w:val="00B04DA8"/>
    <w:rsid w:val="00B05CAB"/>
    <w:rsid w:val="00B06285"/>
    <w:rsid w:val="00B0693C"/>
    <w:rsid w:val="00B0766B"/>
    <w:rsid w:val="00B10862"/>
    <w:rsid w:val="00B1191B"/>
    <w:rsid w:val="00B122AB"/>
    <w:rsid w:val="00B12E0F"/>
    <w:rsid w:val="00B147D5"/>
    <w:rsid w:val="00B148F4"/>
    <w:rsid w:val="00B14CBF"/>
    <w:rsid w:val="00B15775"/>
    <w:rsid w:val="00B163F4"/>
    <w:rsid w:val="00B179ED"/>
    <w:rsid w:val="00B21152"/>
    <w:rsid w:val="00B22BF0"/>
    <w:rsid w:val="00B23D1F"/>
    <w:rsid w:val="00B247C4"/>
    <w:rsid w:val="00B24AB9"/>
    <w:rsid w:val="00B24D84"/>
    <w:rsid w:val="00B24F5C"/>
    <w:rsid w:val="00B25D83"/>
    <w:rsid w:val="00B26300"/>
    <w:rsid w:val="00B26DFC"/>
    <w:rsid w:val="00B272FA"/>
    <w:rsid w:val="00B30BB7"/>
    <w:rsid w:val="00B3150F"/>
    <w:rsid w:val="00B317AC"/>
    <w:rsid w:val="00B336B6"/>
    <w:rsid w:val="00B336E0"/>
    <w:rsid w:val="00B34DD3"/>
    <w:rsid w:val="00B36068"/>
    <w:rsid w:val="00B37403"/>
    <w:rsid w:val="00B377C7"/>
    <w:rsid w:val="00B37E7B"/>
    <w:rsid w:val="00B4004E"/>
    <w:rsid w:val="00B40126"/>
    <w:rsid w:val="00B402D5"/>
    <w:rsid w:val="00B410B7"/>
    <w:rsid w:val="00B42586"/>
    <w:rsid w:val="00B42E68"/>
    <w:rsid w:val="00B4300F"/>
    <w:rsid w:val="00B45267"/>
    <w:rsid w:val="00B454E6"/>
    <w:rsid w:val="00B4642C"/>
    <w:rsid w:val="00B47409"/>
    <w:rsid w:val="00B47523"/>
    <w:rsid w:val="00B47780"/>
    <w:rsid w:val="00B47DD4"/>
    <w:rsid w:val="00B502F3"/>
    <w:rsid w:val="00B50B63"/>
    <w:rsid w:val="00B50E88"/>
    <w:rsid w:val="00B5159D"/>
    <w:rsid w:val="00B52E23"/>
    <w:rsid w:val="00B52E62"/>
    <w:rsid w:val="00B532AA"/>
    <w:rsid w:val="00B538D5"/>
    <w:rsid w:val="00B5524F"/>
    <w:rsid w:val="00B56896"/>
    <w:rsid w:val="00B5733E"/>
    <w:rsid w:val="00B57374"/>
    <w:rsid w:val="00B60E12"/>
    <w:rsid w:val="00B612C7"/>
    <w:rsid w:val="00B616F7"/>
    <w:rsid w:val="00B61977"/>
    <w:rsid w:val="00B619BD"/>
    <w:rsid w:val="00B61BBE"/>
    <w:rsid w:val="00B64846"/>
    <w:rsid w:val="00B65B49"/>
    <w:rsid w:val="00B66782"/>
    <w:rsid w:val="00B70D96"/>
    <w:rsid w:val="00B71075"/>
    <w:rsid w:val="00B7185B"/>
    <w:rsid w:val="00B71F76"/>
    <w:rsid w:val="00B72102"/>
    <w:rsid w:val="00B7278A"/>
    <w:rsid w:val="00B731C6"/>
    <w:rsid w:val="00B732E9"/>
    <w:rsid w:val="00B74001"/>
    <w:rsid w:val="00B74088"/>
    <w:rsid w:val="00B75905"/>
    <w:rsid w:val="00B76751"/>
    <w:rsid w:val="00B7692D"/>
    <w:rsid w:val="00B76D0C"/>
    <w:rsid w:val="00B77651"/>
    <w:rsid w:val="00B777D2"/>
    <w:rsid w:val="00B803FA"/>
    <w:rsid w:val="00B814C3"/>
    <w:rsid w:val="00B81A4F"/>
    <w:rsid w:val="00B822A0"/>
    <w:rsid w:val="00B82737"/>
    <w:rsid w:val="00B8341E"/>
    <w:rsid w:val="00B83CC0"/>
    <w:rsid w:val="00B846A1"/>
    <w:rsid w:val="00B84D1B"/>
    <w:rsid w:val="00B85932"/>
    <w:rsid w:val="00B86241"/>
    <w:rsid w:val="00B86DAA"/>
    <w:rsid w:val="00B87533"/>
    <w:rsid w:val="00B8778B"/>
    <w:rsid w:val="00B87B75"/>
    <w:rsid w:val="00B902CC"/>
    <w:rsid w:val="00B918B9"/>
    <w:rsid w:val="00B92543"/>
    <w:rsid w:val="00B9450F"/>
    <w:rsid w:val="00B95B1B"/>
    <w:rsid w:val="00B95F8E"/>
    <w:rsid w:val="00BA0322"/>
    <w:rsid w:val="00BA037E"/>
    <w:rsid w:val="00BA04B9"/>
    <w:rsid w:val="00BA0B66"/>
    <w:rsid w:val="00BA17CE"/>
    <w:rsid w:val="00BA23DE"/>
    <w:rsid w:val="00BA603E"/>
    <w:rsid w:val="00BA6166"/>
    <w:rsid w:val="00BA6B43"/>
    <w:rsid w:val="00BA7675"/>
    <w:rsid w:val="00BB0447"/>
    <w:rsid w:val="00BB0596"/>
    <w:rsid w:val="00BB1344"/>
    <w:rsid w:val="00BB22FC"/>
    <w:rsid w:val="00BB2BD1"/>
    <w:rsid w:val="00BB3B74"/>
    <w:rsid w:val="00BB4844"/>
    <w:rsid w:val="00BB55A0"/>
    <w:rsid w:val="00BB61A1"/>
    <w:rsid w:val="00BB6469"/>
    <w:rsid w:val="00BB69EA"/>
    <w:rsid w:val="00BB7B3F"/>
    <w:rsid w:val="00BB7ECF"/>
    <w:rsid w:val="00BC053E"/>
    <w:rsid w:val="00BC104B"/>
    <w:rsid w:val="00BC1929"/>
    <w:rsid w:val="00BC414A"/>
    <w:rsid w:val="00BC43E2"/>
    <w:rsid w:val="00BC5BE9"/>
    <w:rsid w:val="00BC5E35"/>
    <w:rsid w:val="00BC6384"/>
    <w:rsid w:val="00BC7683"/>
    <w:rsid w:val="00BD0400"/>
    <w:rsid w:val="00BD0DCF"/>
    <w:rsid w:val="00BD1123"/>
    <w:rsid w:val="00BD1D9D"/>
    <w:rsid w:val="00BD1F5B"/>
    <w:rsid w:val="00BD1F5E"/>
    <w:rsid w:val="00BD23CC"/>
    <w:rsid w:val="00BD2D26"/>
    <w:rsid w:val="00BD3AE6"/>
    <w:rsid w:val="00BD4228"/>
    <w:rsid w:val="00BD4858"/>
    <w:rsid w:val="00BD6259"/>
    <w:rsid w:val="00BD6580"/>
    <w:rsid w:val="00BD6C05"/>
    <w:rsid w:val="00BD721C"/>
    <w:rsid w:val="00BD7820"/>
    <w:rsid w:val="00BE0601"/>
    <w:rsid w:val="00BE0ED8"/>
    <w:rsid w:val="00BE11A4"/>
    <w:rsid w:val="00BE12E1"/>
    <w:rsid w:val="00BE2361"/>
    <w:rsid w:val="00BE3936"/>
    <w:rsid w:val="00BE4AA4"/>
    <w:rsid w:val="00BE59EE"/>
    <w:rsid w:val="00BE64A5"/>
    <w:rsid w:val="00BE6C72"/>
    <w:rsid w:val="00BE6D54"/>
    <w:rsid w:val="00BE7352"/>
    <w:rsid w:val="00BE7AA5"/>
    <w:rsid w:val="00BF0870"/>
    <w:rsid w:val="00BF09CA"/>
    <w:rsid w:val="00BF144C"/>
    <w:rsid w:val="00BF180A"/>
    <w:rsid w:val="00BF2010"/>
    <w:rsid w:val="00BF2491"/>
    <w:rsid w:val="00BF2A53"/>
    <w:rsid w:val="00BF2BB1"/>
    <w:rsid w:val="00BF2E08"/>
    <w:rsid w:val="00BF37DC"/>
    <w:rsid w:val="00BF5A7B"/>
    <w:rsid w:val="00BF69F9"/>
    <w:rsid w:val="00BF6AF5"/>
    <w:rsid w:val="00BF72BA"/>
    <w:rsid w:val="00BF767F"/>
    <w:rsid w:val="00BF7F35"/>
    <w:rsid w:val="00C007A5"/>
    <w:rsid w:val="00C00B98"/>
    <w:rsid w:val="00C01236"/>
    <w:rsid w:val="00C01659"/>
    <w:rsid w:val="00C01F5E"/>
    <w:rsid w:val="00C02541"/>
    <w:rsid w:val="00C0336D"/>
    <w:rsid w:val="00C04A10"/>
    <w:rsid w:val="00C04AA7"/>
    <w:rsid w:val="00C04DED"/>
    <w:rsid w:val="00C0533F"/>
    <w:rsid w:val="00C05427"/>
    <w:rsid w:val="00C0581E"/>
    <w:rsid w:val="00C05979"/>
    <w:rsid w:val="00C05B39"/>
    <w:rsid w:val="00C05C9B"/>
    <w:rsid w:val="00C0677F"/>
    <w:rsid w:val="00C10507"/>
    <w:rsid w:val="00C11CD2"/>
    <w:rsid w:val="00C12444"/>
    <w:rsid w:val="00C137C9"/>
    <w:rsid w:val="00C14D7A"/>
    <w:rsid w:val="00C14F80"/>
    <w:rsid w:val="00C1572C"/>
    <w:rsid w:val="00C158E4"/>
    <w:rsid w:val="00C16873"/>
    <w:rsid w:val="00C16AB2"/>
    <w:rsid w:val="00C17912"/>
    <w:rsid w:val="00C17A89"/>
    <w:rsid w:val="00C17ED5"/>
    <w:rsid w:val="00C2027D"/>
    <w:rsid w:val="00C21AAF"/>
    <w:rsid w:val="00C2212A"/>
    <w:rsid w:val="00C2226A"/>
    <w:rsid w:val="00C228AE"/>
    <w:rsid w:val="00C22ABD"/>
    <w:rsid w:val="00C230A1"/>
    <w:rsid w:val="00C2373B"/>
    <w:rsid w:val="00C2397D"/>
    <w:rsid w:val="00C24ABF"/>
    <w:rsid w:val="00C254DA"/>
    <w:rsid w:val="00C26483"/>
    <w:rsid w:val="00C266BF"/>
    <w:rsid w:val="00C26BD1"/>
    <w:rsid w:val="00C30358"/>
    <w:rsid w:val="00C31C15"/>
    <w:rsid w:val="00C32E0E"/>
    <w:rsid w:val="00C32E4C"/>
    <w:rsid w:val="00C33C4C"/>
    <w:rsid w:val="00C34A28"/>
    <w:rsid w:val="00C34A3B"/>
    <w:rsid w:val="00C35E4B"/>
    <w:rsid w:val="00C36EAD"/>
    <w:rsid w:val="00C37EB5"/>
    <w:rsid w:val="00C37EE0"/>
    <w:rsid w:val="00C40447"/>
    <w:rsid w:val="00C4072A"/>
    <w:rsid w:val="00C40932"/>
    <w:rsid w:val="00C409DC"/>
    <w:rsid w:val="00C41167"/>
    <w:rsid w:val="00C4212D"/>
    <w:rsid w:val="00C4226E"/>
    <w:rsid w:val="00C45024"/>
    <w:rsid w:val="00C455E2"/>
    <w:rsid w:val="00C463BF"/>
    <w:rsid w:val="00C47A87"/>
    <w:rsid w:val="00C47DDC"/>
    <w:rsid w:val="00C51492"/>
    <w:rsid w:val="00C53BEF"/>
    <w:rsid w:val="00C54341"/>
    <w:rsid w:val="00C54FFE"/>
    <w:rsid w:val="00C55659"/>
    <w:rsid w:val="00C56624"/>
    <w:rsid w:val="00C5692D"/>
    <w:rsid w:val="00C572F0"/>
    <w:rsid w:val="00C573FE"/>
    <w:rsid w:val="00C57440"/>
    <w:rsid w:val="00C57467"/>
    <w:rsid w:val="00C61144"/>
    <w:rsid w:val="00C618D7"/>
    <w:rsid w:val="00C62BAB"/>
    <w:rsid w:val="00C6363E"/>
    <w:rsid w:val="00C638BC"/>
    <w:rsid w:val="00C63BE7"/>
    <w:rsid w:val="00C63C4E"/>
    <w:rsid w:val="00C63FEC"/>
    <w:rsid w:val="00C648B5"/>
    <w:rsid w:val="00C65BC1"/>
    <w:rsid w:val="00C66EFA"/>
    <w:rsid w:val="00C67EA5"/>
    <w:rsid w:val="00C7046A"/>
    <w:rsid w:val="00C71CCC"/>
    <w:rsid w:val="00C7217E"/>
    <w:rsid w:val="00C72C74"/>
    <w:rsid w:val="00C7347C"/>
    <w:rsid w:val="00C73A5F"/>
    <w:rsid w:val="00C760B7"/>
    <w:rsid w:val="00C761C5"/>
    <w:rsid w:val="00C77694"/>
    <w:rsid w:val="00C815AB"/>
    <w:rsid w:val="00C83B53"/>
    <w:rsid w:val="00C83D3F"/>
    <w:rsid w:val="00C83F9B"/>
    <w:rsid w:val="00C848F5"/>
    <w:rsid w:val="00C84E42"/>
    <w:rsid w:val="00C877E1"/>
    <w:rsid w:val="00C877FD"/>
    <w:rsid w:val="00C91775"/>
    <w:rsid w:val="00C948BC"/>
    <w:rsid w:val="00C948F0"/>
    <w:rsid w:val="00C96CBA"/>
    <w:rsid w:val="00C979CE"/>
    <w:rsid w:val="00C97B86"/>
    <w:rsid w:val="00CA0234"/>
    <w:rsid w:val="00CA04BC"/>
    <w:rsid w:val="00CA0B80"/>
    <w:rsid w:val="00CA135E"/>
    <w:rsid w:val="00CA1DBB"/>
    <w:rsid w:val="00CA20C9"/>
    <w:rsid w:val="00CA2484"/>
    <w:rsid w:val="00CA335F"/>
    <w:rsid w:val="00CA6807"/>
    <w:rsid w:val="00CB00A9"/>
    <w:rsid w:val="00CB00F4"/>
    <w:rsid w:val="00CB0A40"/>
    <w:rsid w:val="00CB14FE"/>
    <w:rsid w:val="00CB22C9"/>
    <w:rsid w:val="00CB2883"/>
    <w:rsid w:val="00CB3110"/>
    <w:rsid w:val="00CB334C"/>
    <w:rsid w:val="00CB53AE"/>
    <w:rsid w:val="00CB5494"/>
    <w:rsid w:val="00CB5F77"/>
    <w:rsid w:val="00CB63DB"/>
    <w:rsid w:val="00CB7BE2"/>
    <w:rsid w:val="00CB7C56"/>
    <w:rsid w:val="00CC0C09"/>
    <w:rsid w:val="00CC26F3"/>
    <w:rsid w:val="00CC2FD4"/>
    <w:rsid w:val="00CC613A"/>
    <w:rsid w:val="00CC642A"/>
    <w:rsid w:val="00CC770F"/>
    <w:rsid w:val="00CC7D14"/>
    <w:rsid w:val="00CD0770"/>
    <w:rsid w:val="00CD207C"/>
    <w:rsid w:val="00CD2AED"/>
    <w:rsid w:val="00CD2E8D"/>
    <w:rsid w:val="00CD7169"/>
    <w:rsid w:val="00CD7433"/>
    <w:rsid w:val="00CD7501"/>
    <w:rsid w:val="00CD7C64"/>
    <w:rsid w:val="00CE1E36"/>
    <w:rsid w:val="00CE47AF"/>
    <w:rsid w:val="00CE577E"/>
    <w:rsid w:val="00CE6B5A"/>
    <w:rsid w:val="00CE6E27"/>
    <w:rsid w:val="00CE781D"/>
    <w:rsid w:val="00CF0BA9"/>
    <w:rsid w:val="00CF0D6F"/>
    <w:rsid w:val="00CF13A4"/>
    <w:rsid w:val="00CF17D9"/>
    <w:rsid w:val="00CF2505"/>
    <w:rsid w:val="00CF29D9"/>
    <w:rsid w:val="00CF2F37"/>
    <w:rsid w:val="00CF3B73"/>
    <w:rsid w:val="00CF4855"/>
    <w:rsid w:val="00CF4C8D"/>
    <w:rsid w:val="00CF4DC0"/>
    <w:rsid w:val="00CF5904"/>
    <w:rsid w:val="00D03CA0"/>
    <w:rsid w:val="00D049D0"/>
    <w:rsid w:val="00D050A0"/>
    <w:rsid w:val="00D06BB9"/>
    <w:rsid w:val="00D06CA9"/>
    <w:rsid w:val="00D07717"/>
    <w:rsid w:val="00D113BD"/>
    <w:rsid w:val="00D119A4"/>
    <w:rsid w:val="00D1230A"/>
    <w:rsid w:val="00D12A82"/>
    <w:rsid w:val="00D134A8"/>
    <w:rsid w:val="00D1421E"/>
    <w:rsid w:val="00D142F0"/>
    <w:rsid w:val="00D143EA"/>
    <w:rsid w:val="00D1616F"/>
    <w:rsid w:val="00D1618B"/>
    <w:rsid w:val="00D1666C"/>
    <w:rsid w:val="00D16CCB"/>
    <w:rsid w:val="00D16ED6"/>
    <w:rsid w:val="00D20D4D"/>
    <w:rsid w:val="00D2148D"/>
    <w:rsid w:val="00D219D3"/>
    <w:rsid w:val="00D21C54"/>
    <w:rsid w:val="00D21F07"/>
    <w:rsid w:val="00D22F41"/>
    <w:rsid w:val="00D244DB"/>
    <w:rsid w:val="00D25419"/>
    <w:rsid w:val="00D27B9E"/>
    <w:rsid w:val="00D30FAC"/>
    <w:rsid w:val="00D316F1"/>
    <w:rsid w:val="00D319E6"/>
    <w:rsid w:val="00D32357"/>
    <w:rsid w:val="00D32FBE"/>
    <w:rsid w:val="00D33DA2"/>
    <w:rsid w:val="00D3595B"/>
    <w:rsid w:val="00D35D73"/>
    <w:rsid w:val="00D362E1"/>
    <w:rsid w:val="00D3725C"/>
    <w:rsid w:val="00D3782B"/>
    <w:rsid w:val="00D37E0C"/>
    <w:rsid w:val="00D40507"/>
    <w:rsid w:val="00D42043"/>
    <w:rsid w:val="00D42ADC"/>
    <w:rsid w:val="00D4394E"/>
    <w:rsid w:val="00D453A6"/>
    <w:rsid w:val="00D45498"/>
    <w:rsid w:val="00D46810"/>
    <w:rsid w:val="00D47529"/>
    <w:rsid w:val="00D47BEB"/>
    <w:rsid w:val="00D47E8E"/>
    <w:rsid w:val="00D50359"/>
    <w:rsid w:val="00D507DE"/>
    <w:rsid w:val="00D5274F"/>
    <w:rsid w:val="00D52D13"/>
    <w:rsid w:val="00D5458E"/>
    <w:rsid w:val="00D54DA8"/>
    <w:rsid w:val="00D56835"/>
    <w:rsid w:val="00D572A3"/>
    <w:rsid w:val="00D57F32"/>
    <w:rsid w:val="00D605BA"/>
    <w:rsid w:val="00D6129E"/>
    <w:rsid w:val="00D61359"/>
    <w:rsid w:val="00D62E5F"/>
    <w:rsid w:val="00D63417"/>
    <w:rsid w:val="00D63A53"/>
    <w:rsid w:val="00D64C36"/>
    <w:rsid w:val="00D64D46"/>
    <w:rsid w:val="00D67320"/>
    <w:rsid w:val="00D67AE1"/>
    <w:rsid w:val="00D70493"/>
    <w:rsid w:val="00D706E1"/>
    <w:rsid w:val="00D70B5F"/>
    <w:rsid w:val="00D7125C"/>
    <w:rsid w:val="00D712DD"/>
    <w:rsid w:val="00D71422"/>
    <w:rsid w:val="00D72156"/>
    <w:rsid w:val="00D72C70"/>
    <w:rsid w:val="00D732E0"/>
    <w:rsid w:val="00D737F4"/>
    <w:rsid w:val="00D73A32"/>
    <w:rsid w:val="00D7406A"/>
    <w:rsid w:val="00D74BEC"/>
    <w:rsid w:val="00D75144"/>
    <w:rsid w:val="00D76D17"/>
    <w:rsid w:val="00D77735"/>
    <w:rsid w:val="00D8016F"/>
    <w:rsid w:val="00D809FD"/>
    <w:rsid w:val="00D8127F"/>
    <w:rsid w:val="00D821A3"/>
    <w:rsid w:val="00D8374D"/>
    <w:rsid w:val="00D84075"/>
    <w:rsid w:val="00D84093"/>
    <w:rsid w:val="00D843E7"/>
    <w:rsid w:val="00D84D32"/>
    <w:rsid w:val="00D86271"/>
    <w:rsid w:val="00D8639B"/>
    <w:rsid w:val="00D868E0"/>
    <w:rsid w:val="00D86FA9"/>
    <w:rsid w:val="00D87121"/>
    <w:rsid w:val="00D90FAE"/>
    <w:rsid w:val="00D91ABF"/>
    <w:rsid w:val="00D91E15"/>
    <w:rsid w:val="00D91E61"/>
    <w:rsid w:val="00D92031"/>
    <w:rsid w:val="00D92588"/>
    <w:rsid w:val="00D92E23"/>
    <w:rsid w:val="00D947A2"/>
    <w:rsid w:val="00D960DB"/>
    <w:rsid w:val="00D96298"/>
    <w:rsid w:val="00D97121"/>
    <w:rsid w:val="00D976E1"/>
    <w:rsid w:val="00D97CC2"/>
    <w:rsid w:val="00DA0060"/>
    <w:rsid w:val="00DA008C"/>
    <w:rsid w:val="00DA1136"/>
    <w:rsid w:val="00DA2A0A"/>
    <w:rsid w:val="00DA34D6"/>
    <w:rsid w:val="00DA4F71"/>
    <w:rsid w:val="00DA5767"/>
    <w:rsid w:val="00DA5838"/>
    <w:rsid w:val="00DA5B3E"/>
    <w:rsid w:val="00DA63B6"/>
    <w:rsid w:val="00DA72CA"/>
    <w:rsid w:val="00DA7870"/>
    <w:rsid w:val="00DB05A8"/>
    <w:rsid w:val="00DB290D"/>
    <w:rsid w:val="00DB38FA"/>
    <w:rsid w:val="00DB6E07"/>
    <w:rsid w:val="00DB6E6F"/>
    <w:rsid w:val="00DB6EFF"/>
    <w:rsid w:val="00DB7986"/>
    <w:rsid w:val="00DB7AA5"/>
    <w:rsid w:val="00DC1828"/>
    <w:rsid w:val="00DC2B25"/>
    <w:rsid w:val="00DC4220"/>
    <w:rsid w:val="00DC5B3C"/>
    <w:rsid w:val="00DC5B4C"/>
    <w:rsid w:val="00DC5D98"/>
    <w:rsid w:val="00DC5E4D"/>
    <w:rsid w:val="00DC6FE2"/>
    <w:rsid w:val="00DC7186"/>
    <w:rsid w:val="00DD09D8"/>
    <w:rsid w:val="00DD130B"/>
    <w:rsid w:val="00DD144F"/>
    <w:rsid w:val="00DD155B"/>
    <w:rsid w:val="00DD1D9F"/>
    <w:rsid w:val="00DD3813"/>
    <w:rsid w:val="00DD3D7B"/>
    <w:rsid w:val="00DD61B7"/>
    <w:rsid w:val="00DD7266"/>
    <w:rsid w:val="00DE1134"/>
    <w:rsid w:val="00DE142F"/>
    <w:rsid w:val="00DE1FC1"/>
    <w:rsid w:val="00DE3052"/>
    <w:rsid w:val="00DE31EE"/>
    <w:rsid w:val="00DE3DDB"/>
    <w:rsid w:val="00DE46C4"/>
    <w:rsid w:val="00DE61EE"/>
    <w:rsid w:val="00DE6233"/>
    <w:rsid w:val="00DE6576"/>
    <w:rsid w:val="00DE71A3"/>
    <w:rsid w:val="00DE736E"/>
    <w:rsid w:val="00DE7B09"/>
    <w:rsid w:val="00DE7EF0"/>
    <w:rsid w:val="00DF10A2"/>
    <w:rsid w:val="00DF2344"/>
    <w:rsid w:val="00DF23F7"/>
    <w:rsid w:val="00DF240C"/>
    <w:rsid w:val="00DF28C2"/>
    <w:rsid w:val="00DF5926"/>
    <w:rsid w:val="00DF6182"/>
    <w:rsid w:val="00DF7110"/>
    <w:rsid w:val="00DF7209"/>
    <w:rsid w:val="00E0013A"/>
    <w:rsid w:val="00E00744"/>
    <w:rsid w:val="00E024EA"/>
    <w:rsid w:val="00E02515"/>
    <w:rsid w:val="00E026F9"/>
    <w:rsid w:val="00E02CC3"/>
    <w:rsid w:val="00E03F11"/>
    <w:rsid w:val="00E04C66"/>
    <w:rsid w:val="00E05906"/>
    <w:rsid w:val="00E06F60"/>
    <w:rsid w:val="00E074D9"/>
    <w:rsid w:val="00E07702"/>
    <w:rsid w:val="00E077F7"/>
    <w:rsid w:val="00E07925"/>
    <w:rsid w:val="00E07F74"/>
    <w:rsid w:val="00E11C9D"/>
    <w:rsid w:val="00E11F12"/>
    <w:rsid w:val="00E12617"/>
    <w:rsid w:val="00E12690"/>
    <w:rsid w:val="00E134C6"/>
    <w:rsid w:val="00E137F4"/>
    <w:rsid w:val="00E13FFF"/>
    <w:rsid w:val="00E145A1"/>
    <w:rsid w:val="00E146CE"/>
    <w:rsid w:val="00E14ADC"/>
    <w:rsid w:val="00E15C84"/>
    <w:rsid w:val="00E15F82"/>
    <w:rsid w:val="00E16273"/>
    <w:rsid w:val="00E16A1B"/>
    <w:rsid w:val="00E17AC2"/>
    <w:rsid w:val="00E22C4B"/>
    <w:rsid w:val="00E24FEC"/>
    <w:rsid w:val="00E25129"/>
    <w:rsid w:val="00E251A0"/>
    <w:rsid w:val="00E26047"/>
    <w:rsid w:val="00E270B2"/>
    <w:rsid w:val="00E2737D"/>
    <w:rsid w:val="00E27836"/>
    <w:rsid w:val="00E30014"/>
    <w:rsid w:val="00E314B2"/>
    <w:rsid w:val="00E3325B"/>
    <w:rsid w:val="00E3365E"/>
    <w:rsid w:val="00E33D6A"/>
    <w:rsid w:val="00E34480"/>
    <w:rsid w:val="00E34E62"/>
    <w:rsid w:val="00E352E3"/>
    <w:rsid w:val="00E36032"/>
    <w:rsid w:val="00E36330"/>
    <w:rsid w:val="00E37D4C"/>
    <w:rsid w:val="00E405EA"/>
    <w:rsid w:val="00E407D4"/>
    <w:rsid w:val="00E4112D"/>
    <w:rsid w:val="00E413E7"/>
    <w:rsid w:val="00E42184"/>
    <w:rsid w:val="00E4270A"/>
    <w:rsid w:val="00E4366B"/>
    <w:rsid w:val="00E436CE"/>
    <w:rsid w:val="00E44330"/>
    <w:rsid w:val="00E4479E"/>
    <w:rsid w:val="00E44AE4"/>
    <w:rsid w:val="00E4571F"/>
    <w:rsid w:val="00E47BED"/>
    <w:rsid w:val="00E50CA1"/>
    <w:rsid w:val="00E51CD8"/>
    <w:rsid w:val="00E529A5"/>
    <w:rsid w:val="00E52B45"/>
    <w:rsid w:val="00E52B5F"/>
    <w:rsid w:val="00E53C34"/>
    <w:rsid w:val="00E53CE0"/>
    <w:rsid w:val="00E53F8D"/>
    <w:rsid w:val="00E54049"/>
    <w:rsid w:val="00E542ED"/>
    <w:rsid w:val="00E54654"/>
    <w:rsid w:val="00E54B02"/>
    <w:rsid w:val="00E54FBB"/>
    <w:rsid w:val="00E54FCD"/>
    <w:rsid w:val="00E55A03"/>
    <w:rsid w:val="00E56836"/>
    <w:rsid w:val="00E5739D"/>
    <w:rsid w:val="00E62B15"/>
    <w:rsid w:val="00E63B19"/>
    <w:rsid w:val="00E64BA1"/>
    <w:rsid w:val="00E65328"/>
    <w:rsid w:val="00E665C7"/>
    <w:rsid w:val="00E66EEC"/>
    <w:rsid w:val="00E67B9B"/>
    <w:rsid w:val="00E67D3D"/>
    <w:rsid w:val="00E703BA"/>
    <w:rsid w:val="00E70B2F"/>
    <w:rsid w:val="00E70D04"/>
    <w:rsid w:val="00E71567"/>
    <w:rsid w:val="00E71BF0"/>
    <w:rsid w:val="00E72522"/>
    <w:rsid w:val="00E72BA8"/>
    <w:rsid w:val="00E72FC6"/>
    <w:rsid w:val="00E73DBF"/>
    <w:rsid w:val="00E7491A"/>
    <w:rsid w:val="00E75D88"/>
    <w:rsid w:val="00E76841"/>
    <w:rsid w:val="00E77537"/>
    <w:rsid w:val="00E80B70"/>
    <w:rsid w:val="00E80DBB"/>
    <w:rsid w:val="00E81690"/>
    <w:rsid w:val="00E8187B"/>
    <w:rsid w:val="00E825EE"/>
    <w:rsid w:val="00E82BE4"/>
    <w:rsid w:val="00E82E41"/>
    <w:rsid w:val="00E830AF"/>
    <w:rsid w:val="00E83626"/>
    <w:rsid w:val="00E83F6B"/>
    <w:rsid w:val="00E84E4C"/>
    <w:rsid w:val="00E86E7B"/>
    <w:rsid w:val="00E87601"/>
    <w:rsid w:val="00E9046F"/>
    <w:rsid w:val="00E90603"/>
    <w:rsid w:val="00E908D1"/>
    <w:rsid w:val="00E92694"/>
    <w:rsid w:val="00E938F4"/>
    <w:rsid w:val="00E93E1E"/>
    <w:rsid w:val="00E948AA"/>
    <w:rsid w:val="00E94988"/>
    <w:rsid w:val="00E94DF9"/>
    <w:rsid w:val="00E953C9"/>
    <w:rsid w:val="00E95DFF"/>
    <w:rsid w:val="00E96396"/>
    <w:rsid w:val="00E97743"/>
    <w:rsid w:val="00EA085D"/>
    <w:rsid w:val="00EA0A0C"/>
    <w:rsid w:val="00EA1551"/>
    <w:rsid w:val="00EA1814"/>
    <w:rsid w:val="00EA295F"/>
    <w:rsid w:val="00EA2A32"/>
    <w:rsid w:val="00EA4B0E"/>
    <w:rsid w:val="00EA4E8A"/>
    <w:rsid w:val="00EA5199"/>
    <w:rsid w:val="00EA5EE8"/>
    <w:rsid w:val="00EA638F"/>
    <w:rsid w:val="00EA655F"/>
    <w:rsid w:val="00EA6EB8"/>
    <w:rsid w:val="00EB0D6D"/>
    <w:rsid w:val="00EB11E2"/>
    <w:rsid w:val="00EB1CAF"/>
    <w:rsid w:val="00EB24C7"/>
    <w:rsid w:val="00EB46FE"/>
    <w:rsid w:val="00EB5373"/>
    <w:rsid w:val="00EB5E55"/>
    <w:rsid w:val="00EB6476"/>
    <w:rsid w:val="00EB6800"/>
    <w:rsid w:val="00EB6B8C"/>
    <w:rsid w:val="00EB72BD"/>
    <w:rsid w:val="00EB7F59"/>
    <w:rsid w:val="00EC029C"/>
    <w:rsid w:val="00EC0B7B"/>
    <w:rsid w:val="00EC12B6"/>
    <w:rsid w:val="00EC1A8B"/>
    <w:rsid w:val="00EC335B"/>
    <w:rsid w:val="00EC3FE2"/>
    <w:rsid w:val="00EC508E"/>
    <w:rsid w:val="00EC5A51"/>
    <w:rsid w:val="00EC6090"/>
    <w:rsid w:val="00EC65C9"/>
    <w:rsid w:val="00EC67E5"/>
    <w:rsid w:val="00EC6CD5"/>
    <w:rsid w:val="00ED182C"/>
    <w:rsid w:val="00ED484E"/>
    <w:rsid w:val="00ED5AE5"/>
    <w:rsid w:val="00ED5D2B"/>
    <w:rsid w:val="00ED5F72"/>
    <w:rsid w:val="00ED5F74"/>
    <w:rsid w:val="00ED64A6"/>
    <w:rsid w:val="00ED6987"/>
    <w:rsid w:val="00ED69DF"/>
    <w:rsid w:val="00ED6B5E"/>
    <w:rsid w:val="00ED70AC"/>
    <w:rsid w:val="00ED7272"/>
    <w:rsid w:val="00EE14CB"/>
    <w:rsid w:val="00EE1BDD"/>
    <w:rsid w:val="00EE1C69"/>
    <w:rsid w:val="00EE2583"/>
    <w:rsid w:val="00EE27DF"/>
    <w:rsid w:val="00EE2D08"/>
    <w:rsid w:val="00EE3076"/>
    <w:rsid w:val="00EE311B"/>
    <w:rsid w:val="00EE32B8"/>
    <w:rsid w:val="00EE37FB"/>
    <w:rsid w:val="00EE3F36"/>
    <w:rsid w:val="00EE4B93"/>
    <w:rsid w:val="00EE52B8"/>
    <w:rsid w:val="00EE5785"/>
    <w:rsid w:val="00EE60E6"/>
    <w:rsid w:val="00EE6EAF"/>
    <w:rsid w:val="00EE77AD"/>
    <w:rsid w:val="00EE7D6B"/>
    <w:rsid w:val="00EE7F8B"/>
    <w:rsid w:val="00EF0D6C"/>
    <w:rsid w:val="00EF1CCC"/>
    <w:rsid w:val="00EF25A2"/>
    <w:rsid w:val="00EF2FFC"/>
    <w:rsid w:val="00EF3135"/>
    <w:rsid w:val="00EF49E5"/>
    <w:rsid w:val="00EF5380"/>
    <w:rsid w:val="00EF55D4"/>
    <w:rsid w:val="00EF5846"/>
    <w:rsid w:val="00EF5B8A"/>
    <w:rsid w:val="00EF5B97"/>
    <w:rsid w:val="00EF5E90"/>
    <w:rsid w:val="00EF6B77"/>
    <w:rsid w:val="00F002C7"/>
    <w:rsid w:val="00F00B55"/>
    <w:rsid w:val="00F018ED"/>
    <w:rsid w:val="00F01EAE"/>
    <w:rsid w:val="00F01EEB"/>
    <w:rsid w:val="00F02DC6"/>
    <w:rsid w:val="00F03036"/>
    <w:rsid w:val="00F03499"/>
    <w:rsid w:val="00F050D5"/>
    <w:rsid w:val="00F06792"/>
    <w:rsid w:val="00F07692"/>
    <w:rsid w:val="00F105E8"/>
    <w:rsid w:val="00F1083F"/>
    <w:rsid w:val="00F1098A"/>
    <w:rsid w:val="00F12410"/>
    <w:rsid w:val="00F13E13"/>
    <w:rsid w:val="00F15202"/>
    <w:rsid w:val="00F16C41"/>
    <w:rsid w:val="00F2017D"/>
    <w:rsid w:val="00F20675"/>
    <w:rsid w:val="00F22215"/>
    <w:rsid w:val="00F22FED"/>
    <w:rsid w:val="00F241FA"/>
    <w:rsid w:val="00F25166"/>
    <w:rsid w:val="00F253A7"/>
    <w:rsid w:val="00F26AF7"/>
    <w:rsid w:val="00F27426"/>
    <w:rsid w:val="00F326C9"/>
    <w:rsid w:val="00F32C57"/>
    <w:rsid w:val="00F33A48"/>
    <w:rsid w:val="00F34B23"/>
    <w:rsid w:val="00F35627"/>
    <w:rsid w:val="00F3562B"/>
    <w:rsid w:val="00F360E0"/>
    <w:rsid w:val="00F37054"/>
    <w:rsid w:val="00F37FB7"/>
    <w:rsid w:val="00F42C03"/>
    <w:rsid w:val="00F42E8D"/>
    <w:rsid w:val="00F4337C"/>
    <w:rsid w:val="00F43D85"/>
    <w:rsid w:val="00F47B96"/>
    <w:rsid w:val="00F47B9A"/>
    <w:rsid w:val="00F501B6"/>
    <w:rsid w:val="00F504D3"/>
    <w:rsid w:val="00F510B0"/>
    <w:rsid w:val="00F5249B"/>
    <w:rsid w:val="00F54924"/>
    <w:rsid w:val="00F54CEE"/>
    <w:rsid w:val="00F55BC7"/>
    <w:rsid w:val="00F560FD"/>
    <w:rsid w:val="00F562A3"/>
    <w:rsid w:val="00F57368"/>
    <w:rsid w:val="00F600F3"/>
    <w:rsid w:val="00F614B7"/>
    <w:rsid w:val="00F61B49"/>
    <w:rsid w:val="00F62477"/>
    <w:rsid w:val="00F626F0"/>
    <w:rsid w:val="00F62DDA"/>
    <w:rsid w:val="00F64365"/>
    <w:rsid w:val="00F67244"/>
    <w:rsid w:val="00F677E6"/>
    <w:rsid w:val="00F70A24"/>
    <w:rsid w:val="00F7108F"/>
    <w:rsid w:val="00F71E02"/>
    <w:rsid w:val="00F71E49"/>
    <w:rsid w:val="00F724C7"/>
    <w:rsid w:val="00F72705"/>
    <w:rsid w:val="00F729C5"/>
    <w:rsid w:val="00F72A3A"/>
    <w:rsid w:val="00F74E3C"/>
    <w:rsid w:val="00F75861"/>
    <w:rsid w:val="00F76446"/>
    <w:rsid w:val="00F771D1"/>
    <w:rsid w:val="00F8033A"/>
    <w:rsid w:val="00F805EB"/>
    <w:rsid w:val="00F80CA5"/>
    <w:rsid w:val="00F81C00"/>
    <w:rsid w:val="00F81C98"/>
    <w:rsid w:val="00F81E51"/>
    <w:rsid w:val="00F8316D"/>
    <w:rsid w:val="00F84D1C"/>
    <w:rsid w:val="00F866BC"/>
    <w:rsid w:val="00F867B7"/>
    <w:rsid w:val="00F86F86"/>
    <w:rsid w:val="00F87026"/>
    <w:rsid w:val="00F87669"/>
    <w:rsid w:val="00F879AA"/>
    <w:rsid w:val="00F90273"/>
    <w:rsid w:val="00F9075E"/>
    <w:rsid w:val="00F916B1"/>
    <w:rsid w:val="00F92B81"/>
    <w:rsid w:val="00F92B99"/>
    <w:rsid w:val="00F931EA"/>
    <w:rsid w:val="00F935ED"/>
    <w:rsid w:val="00F93F41"/>
    <w:rsid w:val="00F956C7"/>
    <w:rsid w:val="00F974FB"/>
    <w:rsid w:val="00F977A9"/>
    <w:rsid w:val="00FA011D"/>
    <w:rsid w:val="00FA0D26"/>
    <w:rsid w:val="00FA1275"/>
    <w:rsid w:val="00FA16BE"/>
    <w:rsid w:val="00FA196E"/>
    <w:rsid w:val="00FA1D72"/>
    <w:rsid w:val="00FA1FE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D8D"/>
    <w:rsid w:val="00FA715B"/>
    <w:rsid w:val="00FA7A61"/>
    <w:rsid w:val="00FA7B5D"/>
    <w:rsid w:val="00FA7DBB"/>
    <w:rsid w:val="00FB0590"/>
    <w:rsid w:val="00FB06EE"/>
    <w:rsid w:val="00FB0D4F"/>
    <w:rsid w:val="00FB131F"/>
    <w:rsid w:val="00FB234B"/>
    <w:rsid w:val="00FB2477"/>
    <w:rsid w:val="00FB3622"/>
    <w:rsid w:val="00FB3E78"/>
    <w:rsid w:val="00FB4604"/>
    <w:rsid w:val="00FB564A"/>
    <w:rsid w:val="00FB56AF"/>
    <w:rsid w:val="00FB5C26"/>
    <w:rsid w:val="00FB646C"/>
    <w:rsid w:val="00FB6665"/>
    <w:rsid w:val="00FB67CC"/>
    <w:rsid w:val="00FB6F45"/>
    <w:rsid w:val="00FB75A2"/>
    <w:rsid w:val="00FC0FD5"/>
    <w:rsid w:val="00FC2D03"/>
    <w:rsid w:val="00FC440D"/>
    <w:rsid w:val="00FC5278"/>
    <w:rsid w:val="00FC58E5"/>
    <w:rsid w:val="00FC5BA3"/>
    <w:rsid w:val="00FC61E8"/>
    <w:rsid w:val="00FC6AB3"/>
    <w:rsid w:val="00FC6E7D"/>
    <w:rsid w:val="00FC714D"/>
    <w:rsid w:val="00FC7410"/>
    <w:rsid w:val="00FC7634"/>
    <w:rsid w:val="00FD0380"/>
    <w:rsid w:val="00FD0D41"/>
    <w:rsid w:val="00FD2982"/>
    <w:rsid w:val="00FD305B"/>
    <w:rsid w:val="00FD342D"/>
    <w:rsid w:val="00FD4931"/>
    <w:rsid w:val="00FD4EE0"/>
    <w:rsid w:val="00FD5962"/>
    <w:rsid w:val="00FD67CD"/>
    <w:rsid w:val="00FD79D5"/>
    <w:rsid w:val="00FD79EC"/>
    <w:rsid w:val="00FE00A8"/>
    <w:rsid w:val="00FE0FFA"/>
    <w:rsid w:val="00FE15DE"/>
    <w:rsid w:val="00FE1616"/>
    <w:rsid w:val="00FE1B19"/>
    <w:rsid w:val="00FE22D5"/>
    <w:rsid w:val="00FE34BC"/>
    <w:rsid w:val="00FE4D3E"/>
    <w:rsid w:val="00FE584A"/>
    <w:rsid w:val="00FE5B6E"/>
    <w:rsid w:val="00FE5CE2"/>
    <w:rsid w:val="00FE5FA2"/>
    <w:rsid w:val="00FE5FCC"/>
    <w:rsid w:val="00FE7363"/>
    <w:rsid w:val="00FE7A28"/>
    <w:rsid w:val="00FF1427"/>
    <w:rsid w:val="00FF17A9"/>
    <w:rsid w:val="00FF20C5"/>
    <w:rsid w:val="00FF665F"/>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D70493"/>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D1618B"/>
    <w:pPr>
      <w:spacing w:before="0" w:beforeAutospacing="0" w:after="160" w:afterAutospacing="0"/>
      <w:ind w:leftChars="150" w:left="360" w:rightChars="150" w:right="360" w:firstLine="48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D1618B"/>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9</TotalTime>
  <Pages>53</Pages>
  <Words>6753</Words>
  <Characters>38498</Characters>
  <Application>Microsoft Office Word</Application>
  <DocSecurity>0</DocSecurity>
  <Lines>320</Lines>
  <Paragraphs>90</Paragraphs>
  <ScaleCrop>false</ScaleCrop>
  <Company/>
  <LinksUpToDate>false</LinksUpToDate>
  <CharactersWithSpaces>4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801</cp:revision>
  <cp:lastPrinted>2025-04-30T06:55:00Z</cp:lastPrinted>
  <dcterms:created xsi:type="dcterms:W3CDTF">2025-03-14T06:03:00Z</dcterms:created>
  <dcterms:modified xsi:type="dcterms:W3CDTF">2025-05-16T18:15:00Z</dcterms:modified>
</cp:coreProperties>
</file>